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 xml:space="preserve">To help you address the reviewers' comments, the revised manuscript may be up to </w:t>
      </w:r>
      <w:commentRangeStart w:id="0"/>
      <w:r w:rsidRPr="00794AAA">
        <w:rPr>
          <w:b/>
          <w:color w:val="C00000"/>
          <w:lang w:val="en-US"/>
        </w:rPr>
        <w:t>4000</w:t>
      </w:r>
      <w:commentRangeEnd w:id="0"/>
      <w:r w:rsidR="00926FB7">
        <w:rPr>
          <w:rStyle w:val="Kommentarzeichen"/>
        </w:rPr>
        <w:commentReference w:id="0"/>
      </w:r>
      <w:r w:rsidRPr="00794AAA">
        <w:rPr>
          <w:b/>
          <w:color w:val="C00000"/>
          <w:lang w:val="en-US"/>
        </w:rPr>
        <w:t xml:space="preserve"> words and may include up to </w:t>
      </w:r>
      <w:commentRangeStart w:id="1"/>
      <w:r w:rsidRPr="00794AAA">
        <w:rPr>
          <w:b/>
          <w:color w:val="C00000"/>
          <w:lang w:val="en-US"/>
        </w:rPr>
        <w:t>120</w:t>
      </w:r>
      <w:commentRangeEnd w:id="1"/>
      <w:r w:rsidR="00926FB7">
        <w:rPr>
          <w:rStyle w:val="Kommentarzeichen"/>
        </w:rPr>
        <w:commentReference w:id="1"/>
      </w:r>
      <w:r w:rsidRPr="00794AAA">
        <w:rPr>
          <w:b/>
          <w:color w:val="C00000"/>
          <w:lang w:val="en-US"/>
        </w:rPr>
        <w:t xml:space="preserve"> references and 6 elements. </w:t>
      </w:r>
    </w:p>
    <w:p w14:paraId="176E0D2B" w14:textId="77777777" w:rsidR="00AA740F" w:rsidRPr="00926FB7" w:rsidRDefault="00AA740F">
      <w:pPr>
        <w:rPr>
          <w:lang w:val="en-US"/>
        </w:rPr>
      </w:pPr>
    </w:p>
    <w:p w14:paraId="1501243E" w14:textId="1EBC69FF" w:rsidR="00AA740F" w:rsidRPr="00926FB7" w:rsidRDefault="00AA740F" w:rsidP="00AA740F">
      <w:pPr>
        <w:pStyle w:val="Listenabsatz"/>
        <w:numPr>
          <w:ilvl w:val="0"/>
          <w:numId w:val="1"/>
        </w:numPr>
        <w:rPr>
          <w:b/>
          <w:lang w:val="en-US"/>
        </w:rPr>
      </w:pPr>
      <w:r w:rsidRPr="00926FB7">
        <w:rPr>
          <w:b/>
          <w:lang w:val="en-US"/>
        </w:rPr>
        <w:t xml:space="preserve">First, they noted that some of the problems you identify and the solutions you offer are rather general and would apply to many research topics. To bring more specificity to the piece, please include a deeper discussion of the </w:t>
      </w:r>
      <w:proofErr w:type="gramStart"/>
      <w:r w:rsidRPr="00926FB7">
        <w:rPr>
          <w:b/>
          <w:lang w:val="en-US"/>
        </w:rPr>
        <w:t>impacts</w:t>
      </w:r>
      <w:proofErr w:type="gramEnd"/>
      <w:r w:rsidRPr="00926FB7">
        <w:rPr>
          <w:b/>
          <w:lang w:val="en-US"/>
        </w:rPr>
        <w:t xml:space="preserve"> of voice naturalness on listener perception and behavior. This will help increase the stakes of the piece. Additionally, please develop the future directions section to include examples specifically relevant to naturalness and understanding its impacts.</w:t>
      </w:r>
    </w:p>
    <w:p w14:paraId="1125FBC0" w14:textId="52969760" w:rsidR="00F12620" w:rsidRDefault="00AA740F" w:rsidP="00AA740F">
      <w:pPr>
        <w:rPr>
          <w:lang w:val="en-US"/>
        </w:rPr>
      </w:pPr>
      <w:r>
        <w:rPr>
          <w:lang w:val="en-US"/>
        </w:rPr>
        <w:t>Response:</w:t>
      </w:r>
      <w:r w:rsidR="00F12620">
        <w:rPr>
          <w:lang w:val="en-US"/>
        </w:rPr>
        <w:t xml:space="preserve"> Thank you and the reviewers for pointing this out. To address the issue of specificity, we included a paragraph in the introduction, where we outlined the widespread impact of voice naturalness on listeners perception and behavior. This way, we now inform readers at the beginning of the review on the tremendous practical importance of voice naturalness research: </w:t>
      </w:r>
    </w:p>
    <w:p w14:paraId="30757915" w14:textId="3A691D7C" w:rsidR="00F12620" w:rsidRPr="00F12620" w:rsidRDefault="00F12620" w:rsidP="00AA740F">
      <w:pPr>
        <w:rPr>
          <w:color w:val="C00000"/>
          <w:lang w:val="en-US"/>
        </w:rPr>
      </w:pPr>
      <w:proofErr w:type="spellStart"/>
      <w:r w:rsidRPr="00F12620">
        <w:rPr>
          <w:color w:val="C00000"/>
          <w:lang w:val="en-US"/>
        </w:rPr>
        <w:t>ToDo</w:t>
      </w:r>
      <w:proofErr w:type="spellEnd"/>
      <w:r w:rsidRPr="00F12620">
        <w:rPr>
          <w:color w:val="C00000"/>
          <w:lang w:val="en-US"/>
        </w:rPr>
        <w:t>: in</w:t>
      </w:r>
      <w:r>
        <w:rPr>
          <w:color w:val="C00000"/>
          <w:lang w:val="en-US"/>
        </w:rPr>
        <w:t>clude paragraph on page 3 (after streamlining)</w:t>
      </w:r>
    </w:p>
    <w:p w14:paraId="7165182C" w14:textId="4BFAC91B" w:rsidR="00F12620" w:rsidRDefault="00F12620" w:rsidP="00814DCA">
      <w:pPr>
        <w:rPr>
          <w:lang w:val="en-US"/>
        </w:rPr>
      </w:pPr>
      <w:r w:rsidRPr="00F12620">
        <w:rPr>
          <w:lang w:val="en-US"/>
        </w:rPr>
        <w:t xml:space="preserve">Further, addressing point </w:t>
      </w:r>
      <w:r>
        <w:rPr>
          <w:lang w:val="en-US"/>
        </w:rPr>
        <w:t xml:space="preserve">25 of the reviewers, we revised our recommendations in Box 2 and tailored them more to the specificities of voice naturalness research. </w:t>
      </w:r>
    </w:p>
    <w:p w14:paraId="36C79D29" w14:textId="0CE7EE7F" w:rsidR="00F12620" w:rsidRPr="00F12620" w:rsidRDefault="00F12620" w:rsidP="00814DCA">
      <w:pPr>
        <w:rPr>
          <w:color w:val="C00000"/>
          <w:lang w:val="en-US"/>
        </w:rPr>
      </w:pPr>
      <w:r>
        <w:rPr>
          <w:lang w:val="en-US"/>
        </w:rPr>
        <w:t>Finally, we revised the future directions section</w:t>
      </w:r>
      <w:r w:rsidR="00926FB7">
        <w:rPr>
          <w:lang w:val="en-US"/>
        </w:rPr>
        <w:t xml:space="preserve">. For details, please refer to our responses of point 20 and 28. </w:t>
      </w:r>
    </w:p>
    <w:p w14:paraId="1B778E9B" w14:textId="79C32DB5" w:rsidR="00AA740F" w:rsidRPr="00926FB7" w:rsidRDefault="00AA740F" w:rsidP="00AA740F">
      <w:pPr>
        <w:pStyle w:val="Listenabsatz"/>
        <w:numPr>
          <w:ilvl w:val="0"/>
          <w:numId w:val="1"/>
        </w:numPr>
        <w:rPr>
          <w:lang w:val="en-US"/>
        </w:rPr>
      </w:pPr>
      <w:r w:rsidRPr="00926FB7">
        <w:rPr>
          <w:b/>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926FB7">
        <w:rPr>
          <w:lang w:val="en-US"/>
        </w:rPr>
        <w:t>.</w:t>
      </w:r>
    </w:p>
    <w:p w14:paraId="48DD5729" w14:textId="6BBFCA10" w:rsidR="002053E7" w:rsidRPr="00B55254" w:rsidRDefault="00AA740F" w:rsidP="00B55254">
      <w:pPr>
        <w:rPr>
          <w:lang w:val="en-US"/>
        </w:rPr>
      </w:pPr>
      <w:r>
        <w:rPr>
          <w:lang w:val="en-US"/>
        </w:rPr>
        <w:t xml:space="preserve">Response: </w:t>
      </w:r>
      <w:r w:rsidR="00B55254" w:rsidRPr="00B55254">
        <w:rPr>
          <w:lang w:val="en-US"/>
        </w:rPr>
        <w:t xml:space="preserve">We added a paragraph in the future directions section </w:t>
      </w:r>
      <w:r w:rsidR="00E61166">
        <w:rPr>
          <w:lang w:val="en-US"/>
        </w:rPr>
        <w:t>that</w:t>
      </w:r>
      <w:r w:rsidR="00E61166" w:rsidRPr="00B55254">
        <w:rPr>
          <w:lang w:val="en-US"/>
        </w:rPr>
        <w:t xml:space="preserve"> </w:t>
      </w:r>
      <w:r w:rsidR="00B55254" w:rsidRPr="00B55254">
        <w:rPr>
          <w:lang w:val="en-US"/>
        </w:rPr>
        <w:t>specifically addressed this point. For the specific changes, please refer to our responses to point</w:t>
      </w:r>
      <w:r w:rsidR="00926FB7">
        <w:rPr>
          <w:lang w:val="en-US"/>
        </w:rPr>
        <w:t>s</w:t>
      </w:r>
      <w:r w:rsidR="00B55254" w:rsidRPr="00B55254">
        <w:rPr>
          <w:lang w:val="en-US"/>
        </w:rPr>
        <w:t xml:space="preserve"> 20 and 28. </w:t>
      </w:r>
    </w:p>
    <w:p w14:paraId="40221AD2" w14:textId="77777777" w:rsidR="002053E7" w:rsidRPr="00B55254" w:rsidRDefault="002053E7" w:rsidP="002053E7">
      <w:pPr>
        <w:rPr>
          <w:lang w:val="en-US"/>
        </w:rPr>
      </w:pPr>
    </w:p>
    <w:p w14:paraId="49FCFE7C" w14:textId="1F3B3A48" w:rsidR="00AA740F" w:rsidRPr="00926FB7" w:rsidRDefault="00AA740F" w:rsidP="00AA740F">
      <w:pPr>
        <w:pStyle w:val="Listenabsatz"/>
        <w:numPr>
          <w:ilvl w:val="0"/>
          <w:numId w:val="1"/>
        </w:numPr>
        <w:rPr>
          <w:b/>
          <w:lang w:val="en-US"/>
        </w:rPr>
      </w:pPr>
      <w:r w:rsidRPr="00926FB7">
        <w:rPr>
          <w:b/>
          <w:lang w:val="en-US"/>
        </w:rPr>
        <w:t xml:space="preserve">Third, Reviewer 1 has some questions about how the systematic search for articles was conducted and wonders whether different search terms might yield different results. Please note that </w:t>
      </w:r>
      <w:proofErr w:type="spellStart"/>
      <w:r w:rsidRPr="00926FB7">
        <w:rPr>
          <w:b/>
          <w:lang w:val="en-US"/>
        </w:rPr>
        <w:t>TiCS</w:t>
      </w:r>
      <w:proofErr w:type="spellEnd"/>
      <w:r w:rsidRPr="00926FB7">
        <w:rPr>
          <w:b/>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2134D2C8"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w:t>
      </w:r>
      <w:proofErr w:type="gramStart"/>
      <w:r w:rsidR="001748D6" w:rsidRPr="001748D6">
        <w:rPr>
          <w:lang w:val="en-US"/>
        </w:rPr>
        <w:t>research as a whole, we</w:t>
      </w:r>
      <w:proofErr w:type="gramEnd"/>
      <w:r w:rsidR="001748D6" w:rsidRPr="001748D6">
        <w:rPr>
          <w:lang w:val="en-US"/>
        </w:rPr>
        <w:t xml:space="preserve"> aimed to be transparent to readers about how we came to these conclusions. We have now outlined in Box 1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5B327AB9" w:rsidR="00932AFA" w:rsidRPr="00932AFA" w:rsidRDefault="00932AFA" w:rsidP="001748D6">
      <w:pPr>
        <w:rPr>
          <w:lang w:val="en-US"/>
        </w:rPr>
      </w:pPr>
      <w:r w:rsidRPr="00932AFA">
        <w:rPr>
          <w:lang w:val="en-US"/>
        </w:rPr>
        <w:t>“</w:t>
      </w:r>
      <w:r w:rsidR="00926FB7" w:rsidRPr="00926FB7">
        <w:rPr>
          <w:i/>
          <w:iCs/>
          <w:lang w:val="en-US"/>
        </w:rPr>
        <w:t>In the case of voice naturalness, however, two recent systematic literature reviews on pathological [17] and synthetic voices [23] do not have a single reference in common.</w:t>
      </w:r>
      <w:r w:rsidRPr="00932AFA">
        <w:rPr>
          <w:lang w:val="en-US"/>
        </w:rPr>
        <w:t xml:space="preserve">” (page </w:t>
      </w:r>
      <w:r w:rsidR="00926FB7">
        <w:rPr>
          <w:lang w:val="en-US"/>
        </w:rPr>
        <w:t>7</w:t>
      </w:r>
      <w:r w:rsidRPr="00932AFA">
        <w:rPr>
          <w:lang w:val="en-US"/>
        </w:rPr>
        <w:t>)</w:t>
      </w:r>
    </w:p>
    <w:p w14:paraId="72C45DC2" w14:textId="77777777" w:rsidR="00E4092B" w:rsidRPr="00B7282D" w:rsidRDefault="00E4092B" w:rsidP="00E4092B">
      <w:pPr>
        <w:rPr>
          <w:lang w:val="en-US"/>
        </w:rPr>
      </w:pPr>
    </w:p>
    <w:p w14:paraId="2AF331EB" w14:textId="77777777" w:rsidR="00E4092B" w:rsidRPr="00926FB7" w:rsidRDefault="00E4092B" w:rsidP="00E4092B">
      <w:pPr>
        <w:pStyle w:val="Listenabsatz"/>
        <w:numPr>
          <w:ilvl w:val="0"/>
          <w:numId w:val="1"/>
        </w:numPr>
        <w:rPr>
          <w:b/>
          <w:lang w:val="en-US"/>
        </w:rPr>
      </w:pPr>
      <w:r w:rsidRPr="00926FB7">
        <w:rPr>
          <w:b/>
          <w:lang w:val="en-US"/>
        </w:rPr>
        <w:t>This is a Review (as opposed to an Opinion), so please avoid using highly opinionated language such as “we argue”. “We discuss/suggest/show/etc.” would be fine.</w:t>
      </w:r>
    </w:p>
    <w:p w14:paraId="5DDAF67A" w14:textId="32CB2D06"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926FB7" w:rsidRDefault="00E4092B" w:rsidP="00D7316A">
      <w:pPr>
        <w:pStyle w:val="Listenabsatz"/>
        <w:numPr>
          <w:ilvl w:val="0"/>
          <w:numId w:val="1"/>
        </w:numPr>
        <w:rPr>
          <w:b/>
          <w:lang w:val="en-US"/>
        </w:rPr>
      </w:pPr>
      <w:r w:rsidRPr="00926FB7">
        <w:rPr>
          <w:b/>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926FB7" w:rsidRDefault="00E4092B" w:rsidP="00E4092B">
      <w:pPr>
        <w:pStyle w:val="Listenabsatz"/>
        <w:numPr>
          <w:ilvl w:val="0"/>
          <w:numId w:val="1"/>
        </w:numPr>
        <w:rPr>
          <w:b/>
          <w:lang w:val="en-US"/>
        </w:rPr>
      </w:pPr>
      <w:r w:rsidRPr="00926FB7">
        <w:rPr>
          <w:b/>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7B8DEDB6"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w:t>
      </w:r>
      <w:r w:rsidR="00E61166">
        <w:rPr>
          <w:lang w:val="en-US"/>
        </w:rPr>
        <w:t>Please note that for the sake of readability, we did not mark this adjustment in the version with tracked changes.)</w:t>
      </w:r>
    </w:p>
    <w:p w14:paraId="0EC528B0" w14:textId="19C7288B" w:rsidR="00AA740F" w:rsidRPr="00926FB7" w:rsidRDefault="00E4092B" w:rsidP="00E4092B">
      <w:pPr>
        <w:pStyle w:val="Listenabsatz"/>
        <w:numPr>
          <w:ilvl w:val="0"/>
          <w:numId w:val="1"/>
        </w:numPr>
        <w:rPr>
          <w:b/>
          <w:lang w:val="en-US"/>
        </w:rPr>
      </w:pPr>
      <w:r w:rsidRPr="00926FB7">
        <w:rPr>
          <w:b/>
          <w:lang w:val="en-US"/>
        </w:rPr>
        <w:t>Please include DOIs for any preprints, e.g. [101].</w:t>
      </w:r>
    </w:p>
    <w:p w14:paraId="1D1D5DF0" w14:textId="63FB27F9"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w:t>
      </w:r>
      <w:r w:rsidR="00E61166">
        <w:rPr>
          <w:lang w:val="en-US"/>
        </w:rPr>
        <w:t>Please note that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6700A49C" w:rsidR="006D14EC" w:rsidRPr="00926FB7" w:rsidRDefault="006D14EC" w:rsidP="00CB453B">
      <w:pPr>
        <w:rPr>
          <w:b/>
          <w:bCs/>
          <w:lang w:val="en-US"/>
        </w:rPr>
      </w:pPr>
      <w:r w:rsidRPr="00926FB7">
        <w:rPr>
          <w:b/>
          <w:bCs/>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w:t>
      </w:r>
      <w:proofErr w:type="gramStart"/>
      <w:r w:rsidRPr="00926FB7">
        <w:rPr>
          <w:b/>
          <w:bCs/>
          <w:lang w:val="en-US"/>
        </w:rPr>
        <w:t>ultimate aim</w:t>
      </w:r>
      <w:proofErr w:type="gramEnd"/>
      <w:r w:rsidRPr="00926FB7">
        <w:rPr>
          <w:b/>
          <w:bCs/>
          <w:lang w:val="en-US"/>
        </w:rPr>
        <w:t xml:space="preserve"> that research across fields can yield clearer and more applicable insights into how voices of different kinds might affect human </w:t>
      </w:r>
      <w:r w:rsidR="00926FB7" w:rsidRPr="00926FB7">
        <w:rPr>
          <w:b/>
          <w:bCs/>
          <w:lang w:val="en-US"/>
        </w:rPr>
        <w:t>behaviors</w:t>
      </w:r>
      <w:r w:rsidRPr="00926FB7">
        <w:rPr>
          <w:b/>
          <w:bCs/>
          <w:lang w:val="en-US"/>
        </w:rPr>
        <w:t xml:space="preserve">. Although the paper focuses on voices, there are implications for perception of human vs "human-like" stimuli and entities across </w:t>
      </w:r>
      <w:r w:rsidRPr="00926FB7">
        <w:rPr>
          <w:b/>
          <w:bCs/>
          <w:lang w:val="en-US"/>
        </w:rPr>
        <w:lastRenderedPageBreak/>
        <w:t>modalities and contexts. I have a few suggestions about ways to add depth and focus, which I think could greatly enhance the paper's impact.</w:t>
      </w:r>
    </w:p>
    <w:p w14:paraId="1A9260C7" w14:textId="55FD5C92" w:rsidR="00D7316A" w:rsidRPr="00D7316A" w:rsidRDefault="00D7316A" w:rsidP="00D7316A">
      <w:pPr>
        <w:rPr>
          <w:lang w:val="en-US"/>
        </w:rPr>
      </w:pPr>
      <w:r>
        <w:rPr>
          <w:lang w:val="en-US"/>
        </w:rPr>
        <w:t xml:space="preserve">Response: </w:t>
      </w:r>
      <w:r w:rsidR="00F12620">
        <w:rPr>
          <w:lang w:val="en-US"/>
        </w:rPr>
        <w:t xml:space="preserve">We were </w:t>
      </w:r>
      <w:r w:rsidR="00E61166">
        <w:rPr>
          <w:lang w:val="en-US"/>
        </w:rPr>
        <w:t>thankful for</w:t>
      </w:r>
      <w:r w:rsidR="00F12620" w:rsidRPr="00757E54">
        <w:rPr>
          <w:lang w:val="en-US"/>
        </w:rPr>
        <w:t xml:space="preserve"> this positive evaluation</w:t>
      </w:r>
      <w:r w:rsidR="00F12620">
        <w:rPr>
          <w:lang w:val="en-US"/>
        </w:rPr>
        <w:t xml:space="preserve">, </w:t>
      </w:r>
      <w:r w:rsidR="00E61166">
        <w:rPr>
          <w:lang w:val="en-US"/>
        </w:rPr>
        <w:t>as well as the reviewer’s impression of</w:t>
      </w:r>
      <w:r w:rsidR="00F12620">
        <w:rPr>
          <w:lang w:val="en-US"/>
        </w:rPr>
        <w:t xml:space="preserve">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926FB7" w:rsidRDefault="006D14EC" w:rsidP="0094549B">
      <w:pPr>
        <w:pStyle w:val="Listenabsatz"/>
        <w:numPr>
          <w:ilvl w:val="0"/>
          <w:numId w:val="1"/>
        </w:numPr>
        <w:rPr>
          <w:b/>
          <w:bCs/>
          <w:lang w:val="en-US"/>
        </w:rPr>
      </w:pPr>
      <w:r w:rsidRPr="00926FB7">
        <w:rPr>
          <w:b/>
          <w:bCs/>
          <w:lang w:val="en-US"/>
        </w:rPr>
        <w:t xml:space="preserve">The authors make </w:t>
      </w:r>
      <w:proofErr w:type="gramStart"/>
      <w:r w:rsidRPr="00926FB7">
        <w:rPr>
          <w:b/>
          <w:bCs/>
          <w:lang w:val="en-US"/>
        </w:rPr>
        <w:t>a number of</w:t>
      </w:r>
      <w:proofErr w:type="gramEnd"/>
      <w:r w:rsidRPr="00926FB7">
        <w:rPr>
          <w:b/>
          <w:bCs/>
          <w:lang w:val="en-US"/>
        </w:rPr>
        <w:t xml:space="preserve">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w:t>
      </w:r>
      <w:proofErr w:type="gramStart"/>
      <w:r w:rsidRPr="00926FB7">
        <w:rPr>
          <w:b/>
          <w:bCs/>
          <w:lang w:val="en-US"/>
        </w:rPr>
        <w:t>similar, but</w:t>
      </w:r>
      <w:proofErr w:type="gramEnd"/>
      <w:r w:rsidRPr="00926FB7">
        <w:rPr>
          <w:b/>
          <w:bCs/>
          <w:lang w:val="en-US"/>
        </w:rPr>
        <w:t xml:space="preserve"> are labelled variably depending on the authors (e.g. Fiske describes these as "warmth and competence" while McAleer et al. uses "valence and dominance"; sociolinguists may use yet different approaches e.g. Bayard et al., 2001). Therefore, I think the current paper needs to make </w:t>
      </w:r>
      <w:proofErr w:type="gramStart"/>
      <w:r w:rsidRPr="00926FB7">
        <w:rPr>
          <w:b/>
          <w:bCs/>
          <w:lang w:val="en-US"/>
        </w:rPr>
        <w:t>the</w:t>
      </w:r>
      <w:proofErr w:type="gramEnd"/>
      <w:r w:rsidRPr="00926FB7">
        <w:rPr>
          <w:b/>
          <w:bCs/>
          <w:lang w:val="en-US"/>
        </w:rPr>
        <w:t xml:space="preserve"> specific case for *naturalness*. One way to address this would be to include more detailed motivation on the impacts of varying naturalness on listener perceptions and </w:t>
      </w:r>
      <w:proofErr w:type="spellStart"/>
      <w:r w:rsidRPr="00926FB7">
        <w:rPr>
          <w:b/>
          <w:bCs/>
          <w:lang w:val="en-US"/>
        </w:rPr>
        <w:t>behaviour</w:t>
      </w:r>
      <w:proofErr w:type="spellEnd"/>
      <w:r w:rsidRPr="00926FB7">
        <w:rPr>
          <w:b/>
          <w:bCs/>
          <w:lang w:val="en-US"/>
        </w:rPr>
        <w:t xml:space="preserve">. What are the implications of finding certain human or synthetic voices to be more or less </w:t>
      </w:r>
      <w:proofErr w:type="gramStart"/>
      <w:r w:rsidRPr="00926FB7">
        <w:rPr>
          <w:b/>
          <w:bCs/>
          <w:lang w:val="en-US"/>
        </w:rPr>
        <w:t>natural-sounding</w:t>
      </w:r>
      <w:proofErr w:type="gramEnd"/>
      <w:r w:rsidRPr="00926FB7">
        <w:rPr>
          <w:b/>
          <w:bCs/>
          <w:lang w:val="en-US"/>
        </w:rPr>
        <w:t xml:space="preserve">? What is the published evidence that naturalness affects </w:t>
      </w:r>
      <w:proofErr w:type="spellStart"/>
      <w:r w:rsidRPr="00926FB7">
        <w:rPr>
          <w:b/>
          <w:bCs/>
          <w:lang w:val="en-US"/>
        </w:rPr>
        <w:t>behaviours</w:t>
      </w:r>
      <w:proofErr w:type="spellEnd"/>
      <w:r w:rsidRPr="00926FB7">
        <w:rPr>
          <w:b/>
          <w:bCs/>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06FEDE77" w14:textId="1FEC8E81" w:rsidR="00367A1F" w:rsidRPr="00367A1F" w:rsidRDefault="00D7316A" w:rsidP="00D7316A">
      <w:pPr>
        <w:rPr>
          <w:lang w:val="en-US"/>
        </w:rPr>
      </w:pPr>
      <w:r w:rsidRPr="00D7316A">
        <w:rPr>
          <w:lang w:val="en-US"/>
        </w:rPr>
        <w:t>Response</w:t>
      </w:r>
      <w:r w:rsidRPr="00367A1F">
        <w:rPr>
          <w:lang w:val="en-US"/>
        </w:rPr>
        <w:t xml:space="preserve">: </w:t>
      </w:r>
      <w:r w:rsidR="00367A1F" w:rsidRPr="00367A1F">
        <w:rPr>
          <w:lang w:val="en-US"/>
        </w:rPr>
        <w:t>These are several valid observations. In response, we decided to use the example of impression formation in voice and face perception, where we indeed observe competing two-factor models with different labels (e.g., warmth vs. competence, e.g., Fiske, 2018; or trustworthiness vs. dominance, e.g., Todorov et al., 2008). Crucially, however, unlike in the naturalness domain</w:t>
      </w:r>
      <w:r w:rsidR="00E61166">
        <w:rPr>
          <w:lang w:val="en-US"/>
        </w:rPr>
        <w:t>,</w:t>
      </w:r>
      <w:r w:rsidR="00367A1F" w:rsidRPr="00367A1F">
        <w:rPr>
          <w:lang w:val="en-US"/>
        </w:rPr>
        <w:t xml:space="preserve"> there is substantial </w:t>
      </w:r>
      <w:proofErr w:type="gramStart"/>
      <w:r w:rsidR="00367A1F" w:rsidRPr="00367A1F">
        <w:rPr>
          <w:lang w:val="en-US"/>
        </w:rPr>
        <w:t>cross-talk</w:t>
      </w:r>
      <w:proofErr w:type="gramEnd"/>
      <w:r w:rsidR="00367A1F" w:rsidRPr="00367A1F">
        <w:rPr>
          <w:lang w:val="en-US"/>
        </w:rPr>
        <w:t xml:space="preserve"> in terms of cross-discussion and citations, as can be easily seen from several influential papers in that field. We included this line of argumentation in the manuscript as follows: </w:t>
      </w:r>
    </w:p>
    <w:p w14:paraId="2B307594" w14:textId="61DC2D77" w:rsidR="00D7316A" w:rsidRPr="003B70F3" w:rsidRDefault="003B70F3" w:rsidP="00D7316A">
      <w:pPr>
        <w:rPr>
          <w:i/>
          <w:iCs/>
          <w:lang w:val="en-US"/>
        </w:rPr>
      </w:pPr>
      <w:r w:rsidRPr="003B70F3">
        <w:rPr>
          <w:i/>
          <w:iCs/>
          <w:lang w:val="en-US"/>
        </w:rPr>
        <w:t xml:space="preserve">“Of course, lack of interconnectivity is not unique to naturalness perception, but affects many other research domains within voice or face perception. However, even when considering fields with highly divergent research traditions, such as impression formation from faces/voices for which two different two-factor models with different labels (e.g., warmth vs. competence, e.g. </w:t>
      </w:r>
      <w:sdt>
        <w:sdtPr>
          <w:rPr>
            <w:i/>
            <w:iCs/>
            <w:lang w:val="en-US"/>
          </w:rPr>
          <w:alias w:val="To edit, see citavi.com/edit"/>
          <w:tag w:val="CitaviPlaceholder#46181732-a8e3-4820-aae5-87b4489828a2"/>
          <w:id w:val="1098457865"/>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Pr="003B70F3">
            <w:rPr>
              <w:i/>
              <w:iCs/>
              <w:lang w:val="en-US"/>
            </w:rPr>
            <w:fldChar w:fldCharType="separate"/>
          </w:r>
          <w:r w:rsidRPr="003B70F3">
            <w:rPr>
              <w:i/>
              <w:iCs/>
              <w:lang w:val="en-US"/>
            </w:rPr>
            <w:t>[70]</w:t>
          </w:r>
          <w:r w:rsidRPr="003B70F3">
            <w:rPr>
              <w:i/>
              <w:iCs/>
              <w:lang w:val="en-US"/>
            </w:rPr>
            <w:fldChar w:fldCharType="end"/>
          </w:r>
        </w:sdtContent>
      </w:sdt>
      <w:r w:rsidRPr="003B70F3">
        <w:rPr>
          <w:i/>
          <w:iCs/>
          <w:lang w:val="en-US"/>
        </w:rPr>
        <w:t xml:space="preserve">; or trustworthiness vs. dominance, e.g. </w:t>
      </w:r>
      <w:sdt>
        <w:sdtPr>
          <w:rPr>
            <w:i/>
            <w:iCs/>
            <w:lang w:val="en-US"/>
          </w:rPr>
          <w:alias w:val="To edit, see citavi.com/edit"/>
          <w:tag w:val="CitaviPlaceholder#af0326ed-f1ac-4fd3-855b-ba9c5dc5ba98"/>
          <w:id w:val="59454743"/>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Pr="003B70F3">
            <w:rPr>
              <w:i/>
              <w:iCs/>
              <w:lang w:val="en-US"/>
            </w:rPr>
            <w:fldChar w:fldCharType="separate"/>
          </w:r>
          <w:r w:rsidRPr="003B70F3">
            <w:rPr>
              <w:i/>
              <w:iCs/>
              <w:lang w:val="en-US"/>
            </w:rPr>
            <w:t>[71]</w:t>
          </w:r>
          <w:r w:rsidRPr="003B70F3">
            <w:rPr>
              <w:i/>
              <w:iCs/>
              <w:lang w:val="en-US"/>
            </w:rPr>
            <w:fldChar w:fldCharType="end"/>
          </w:r>
        </w:sdtContent>
      </w:sdt>
      <w:r w:rsidRPr="003B70F3">
        <w:rPr>
          <w:i/>
          <w:iCs/>
          <w:lang w:val="en-US"/>
        </w:rPr>
        <w:t xml:space="preserve">) have been proposed, there is substantial research to link these distinct clusters and uncover both these specific taxonomies and their empirical relationships </w:t>
      </w:r>
      <w:sdt>
        <w:sdtPr>
          <w:rPr>
            <w:i/>
            <w:iCs/>
            <w:lang w:val="en-US"/>
          </w:rPr>
          <w:alias w:val="To edit, see citavi.com/edit"/>
          <w:tag w:val="CitaviPlaceholder#142936a3-68bc-437b-9b9e-808c5a19dbac"/>
          <w:id w:val="119424164"/>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Pr="003B70F3">
            <w:rPr>
              <w:i/>
              <w:iCs/>
              <w:lang w:val="en-US"/>
            </w:rPr>
            <w:fldChar w:fldCharType="separate"/>
          </w:r>
          <w:r w:rsidRPr="003B70F3">
            <w:rPr>
              <w:i/>
              <w:iCs/>
              <w:lang w:val="en-US"/>
            </w:rPr>
            <w:t>[72,73]</w:t>
          </w:r>
          <w:r w:rsidRPr="003B70F3">
            <w:rPr>
              <w:i/>
              <w:iCs/>
              <w:lang w:val="en-US"/>
            </w:rPr>
            <w:fldChar w:fldCharType="end"/>
          </w:r>
        </w:sdtContent>
      </w:sdt>
      <w:r w:rsidRPr="003B70F3">
        <w:rPr>
          <w:i/>
          <w:iCs/>
          <w:lang w:val="en-US"/>
        </w:rPr>
        <w:t xml:space="preserve">. In the case of voice naturalness, however, two recent systematic literature reviews on pathological </w:t>
      </w:r>
      <w:sdt>
        <w:sdtPr>
          <w:rPr>
            <w:i/>
            <w:iCs/>
            <w:lang w:val="en-US"/>
          </w:rPr>
          <w:alias w:val="To edit, see citavi.com/edit"/>
          <w:tag w:val="CitaviPlaceholder#cba5b5a3-b25d-4a6f-b88d-2d7048c106d6"/>
          <w:id w:val="-1348944696"/>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Pr="003B70F3">
            <w:rPr>
              <w:i/>
              <w:iCs/>
              <w:lang w:val="en-US"/>
            </w:rPr>
            <w:fldChar w:fldCharType="separate"/>
          </w:r>
          <w:r w:rsidRPr="003B70F3">
            <w:rPr>
              <w:i/>
              <w:iCs/>
              <w:lang w:val="en-US"/>
            </w:rPr>
            <w:t>[17]</w:t>
          </w:r>
          <w:r w:rsidRPr="003B70F3">
            <w:rPr>
              <w:i/>
              <w:iCs/>
              <w:lang w:val="en-US"/>
            </w:rPr>
            <w:fldChar w:fldCharType="end"/>
          </w:r>
        </w:sdtContent>
      </w:sdt>
      <w:r w:rsidRPr="003B70F3">
        <w:rPr>
          <w:i/>
          <w:iCs/>
          <w:lang w:val="en-US"/>
        </w:rPr>
        <w:t xml:space="preserve"> and synthetic voices </w:t>
      </w:r>
      <w:sdt>
        <w:sdtPr>
          <w:rPr>
            <w:i/>
            <w:iCs/>
            <w:lang w:val="en-US"/>
          </w:rPr>
          <w:alias w:val="To edit, see citavi.com/edit"/>
          <w:tag w:val="CitaviPlaceholder#0fb2093d-1819-4a79-ba42-05ce0378bccd"/>
          <w:id w:val="-1724970721"/>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Pr="003B70F3">
            <w:rPr>
              <w:i/>
              <w:iCs/>
              <w:lang w:val="en-US"/>
            </w:rPr>
            <w:fldChar w:fldCharType="separate"/>
          </w:r>
          <w:r w:rsidRPr="003B70F3">
            <w:rPr>
              <w:i/>
              <w:iCs/>
              <w:lang w:val="en-US"/>
            </w:rPr>
            <w:t>[23]</w:t>
          </w:r>
          <w:r w:rsidRPr="003B70F3">
            <w:rPr>
              <w:i/>
              <w:iCs/>
              <w:lang w:val="en-US"/>
            </w:rPr>
            <w:fldChar w:fldCharType="end"/>
          </w:r>
        </w:sdtContent>
      </w:sdt>
      <w:r w:rsidRPr="003B70F3">
        <w:rPr>
          <w:i/>
          <w:iCs/>
          <w:lang w:val="en-US"/>
        </w:rPr>
        <w:t xml:space="preserve"> do not have a single reference in common.” (page 6/7)</w:t>
      </w:r>
    </w:p>
    <w:p w14:paraId="2405634F" w14:textId="6B81C4E5" w:rsidR="00367A1F" w:rsidRPr="00367A1F" w:rsidRDefault="00367A1F" w:rsidP="00D7316A">
      <w:pPr>
        <w:rPr>
          <w:lang w:val="en-US"/>
        </w:rPr>
      </w:pPr>
      <w:r w:rsidRPr="00367A1F">
        <w:rPr>
          <w:lang w:val="en-US"/>
        </w:rPr>
        <w:t>Further</w:t>
      </w:r>
      <w:r w:rsidR="00E61166">
        <w:rPr>
          <w:lang w:val="en-US"/>
        </w:rPr>
        <w:t>more</w:t>
      </w:r>
      <w:r w:rsidRPr="00367A1F">
        <w:rPr>
          <w:lang w:val="en-US"/>
        </w:rPr>
        <w:t xml:space="preserve">, we followed your suggestion and included a more detailed paragraph in the introduction where we outlined the impact of voice naturalness on perception and behavior, both in human-to-human </w:t>
      </w:r>
      <w:r w:rsidR="00E61166">
        <w:rPr>
          <w:lang w:val="en-US"/>
        </w:rPr>
        <w:t>and</w:t>
      </w:r>
      <w:r w:rsidRPr="00367A1F">
        <w:rPr>
          <w:lang w:val="en-US"/>
        </w:rPr>
        <w:t xml:space="preserve"> human-machine interaction</w:t>
      </w:r>
      <w:r>
        <w:rPr>
          <w:lang w:val="en-US"/>
        </w:rPr>
        <w:t xml:space="preserve"> (for details, see our response to point 1). </w:t>
      </w:r>
      <w:r w:rsidRPr="00367A1F">
        <w:rPr>
          <w:lang w:val="en-US"/>
        </w:rPr>
        <w:t xml:space="preserve"> </w:t>
      </w:r>
    </w:p>
    <w:p w14:paraId="1B9A7307" w14:textId="77777777" w:rsidR="0094549B" w:rsidRPr="0094549B" w:rsidRDefault="0094549B" w:rsidP="0094549B">
      <w:pPr>
        <w:pStyle w:val="Listenabsatz"/>
        <w:rPr>
          <w:lang w:val="en-US"/>
        </w:rPr>
      </w:pPr>
    </w:p>
    <w:p w14:paraId="43AF6264" w14:textId="5EAAC076" w:rsidR="006D14EC" w:rsidRPr="00E03229" w:rsidRDefault="006D14EC" w:rsidP="0094549B">
      <w:pPr>
        <w:pStyle w:val="Listenabsatz"/>
        <w:numPr>
          <w:ilvl w:val="0"/>
          <w:numId w:val="1"/>
        </w:numPr>
        <w:rPr>
          <w:b/>
          <w:bCs/>
          <w:lang w:val="en-US"/>
        </w:rPr>
      </w:pPr>
      <w:r w:rsidRPr="00E03229">
        <w:rPr>
          <w:b/>
          <w:bCs/>
          <w:lang w:val="en-US"/>
        </w:rPr>
        <w:t xml:space="preserve">Given the problems with terminology and cross-disciplinary awareness that are highlighted in the paper, it will be particularly important for the authors to make sure that they don't </w:t>
      </w:r>
      <w:r w:rsidRPr="00E03229">
        <w:rPr>
          <w:b/>
          <w:bCs/>
          <w:lang w:val="en-US"/>
        </w:rPr>
        <w:lastRenderedPageBreak/>
        <w:t xml:space="preserve">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E03229">
        <w:rPr>
          <w:b/>
          <w:bCs/>
          <w:lang w:val="en-US"/>
        </w:rPr>
        <w:t>endeavour</w:t>
      </w:r>
      <w:proofErr w:type="spellEnd"/>
      <w:r w:rsidRPr="00E03229">
        <w:rPr>
          <w:b/>
          <w:bCs/>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3B9961B7" w14:textId="0E8F5647" w:rsidR="003B70F3" w:rsidRDefault="00D7316A" w:rsidP="00D7316A">
      <w:pPr>
        <w:rPr>
          <w:lang w:val="en-US"/>
        </w:rPr>
      </w:pPr>
      <w:r w:rsidRPr="00D7316A">
        <w:rPr>
          <w:lang w:val="en-US"/>
        </w:rPr>
        <w:t xml:space="preserve">Response: </w:t>
      </w:r>
      <w:r w:rsidR="002D7F56" w:rsidRPr="00E00F14">
        <w:rPr>
          <w:lang w:val="en-US"/>
        </w:rPr>
        <w:t xml:space="preserve">You raise an important issue here. </w:t>
      </w:r>
      <w:r w:rsidR="00E03229">
        <w:rPr>
          <w:lang w:val="en-US"/>
        </w:rPr>
        <w:t>In short</w:t>
      </w:r>
      <w:r w:rsidR="00E61166">
        <w:rPr>
          <w:lang w:val="en-US"/>
        </w:rPr>
        <w:t>, in point 3, the editor explicitly advised us not to base our key arguments on published or unpublished systematic reviews. Thus, we decided to keep the literature search in its current illustrative form</w:t>
      </w:r>
      <w:commentRangeStart w:id="2"/>
      <w:commentRangeEnd w:id="2"/>
      <w:r w:rsidR="00E605D5">
        <w:rPr>
          <w:rStyle w:val="Kommentarzeichen"/>
        </w:rPr>
        <w:commentReference w:id="2"/>
      </w:r>
      <w:r w:rsidR="003B70F3">
        <w:rPr>
          <w:lang w:val="en-US"/>
        </w:rPr>
        <w:t xml:space="preserve">.  </w:t>
      </w:r>
    </w:p>
    <w:p w14:paraId="041181D3" w14:textId="594CBFC7" w:rsidR="00D7316A" w:rsidRPr="00E00F14" w:rsidRDefault="00A55A29" w:rsidP="00D7316A">
      <w:pPr>
        <w:rPr>
          <w:lang w:val="en-US"/>
        </w:rPr>
      </w:pPr>
      <w:r>
        <w:rPr>
          <w:lang w:val="en-US"/>
        </w:rPr>
        <w:t>In what follows, we would like to explain this decision in more detail: F</w:t>
      </w:r>
      <w:r w:rsidR="002D7F56" w:rsidRPr="00E00F14">
        <w:rPr>
          <w:lang w:val="en-US"/>
        </w:rPr>
        <w:t>irst</w:t>
      </w:r>
      <w:r>
        <w:rPr>
          <w:lang w:val="en-US"/>
        </w:rPr>
        <w:t>, we would like to</w:t>
      </w:r>
      <w:r w:rsidR="002D7F56" w:rsidRPr="00E00F14">
        <w:rPr>
          <w:lang w:val="en-US"/>
        </w:rPr>
        <w:t xml:space="preserve"> clarify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w:t>
      </w:r>
      <w:r w:rsidR="00E61166">
        <w:rPr>
          <w:lang w:val="en-US"/>
        </w:rPr>
        <w:t>, lacking interconnectivity, inconsistent conceptualization, etc.),</w:t>
      </w:r>
      <w:r w:rsidR="00522678" w:rsidRPr="00E00F14">
        <w:rPr>
          <w:lang w:val="en-US"/>
        </w:rPr>
        <w:t xml:space="preserve"> and we </w:t>
      </w:r>
      <w:r w:rsidR="00E61166">
        <w:rPr>
          <w:lang w:val="en-US"/>
        </w:rPr>
        <w:t>identified</w:t>
      </w:r>
      <w:r w:rsidR="00E61166" w:rsidRPr="00E00F14">
        <w:rPr>
          <w:lang w:val="en-US"/>
        </w:rPr>
        <w:t xml:space="preserve"> </w:t>
      </w:r>
      <w:r w:rsidR="00522678" w:rsidRPr="00E00F14">
        <w:rPr>
          <w:lang w:val="en-US"/>
        </w:rPr>
        <w:t>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w:t>
      </w:r>
      <w:proofErr w:type="gramStart"/>
      <w:r w:rsidR="00EC4C70" w:rsidRPr="00E00F14">
        <w:rPr>
          <w:lang w:val="en-US"/>
        </w:rPr>
        <w:t>allowing</w:t>
      </w:r>
      <w:proofErr w:type="gramEnd"/>
      <w:r w:rsidR="00EC4C70" w:rsidRPr="00E00F14">
        <w:rPr>
          <w:lang w:val="en-US"/>
        </w:rPr>
        <w:t xml:space="preserve">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w:t>
      </w:r>
      <w:r w:rsidR="00E00F14" w:rsidRPr="00E00F14">
        <w:rPr>
          <w:lang w:val="en-US"/>
        </w:rPr>
        <w:t>To make it more transparent to readers that this</w:t>
      </w:r>
      <w:r w:rsidR="00DF1EC6">
        <w:rPr>
          <w:lang w:val="en-US"/>
        </w:rPr>
        <w:t xml:space="preserve"> is</w:t>
      </w:r>
      <w:r w:rsidR="00E00F14" w:rsidRPr="00E00F14">
        <w:rPr>
          <w:lang w:val="en-US"/>
        </w:rPr>
        <w:t xml:space="preserve"> NOT a fully systematic literature search, we</w:t>
      </w:r>
      <w:r w:rsidR="00E03229">
        <w:rPr>
          <w:lang w:val="en-US"/>
        </w:rPr>
        <w:t xml:space="preserve"> slightly</w:t>
      </w:r>
      <w:r w:rsidR="00E00F14" w:rsidRPr="00E00F14">
        <w:rPr>
          <w:lang w:val="en-US"/>
        </w:rPr>
        <w:t xml:space="preserve"> reworded the first sentence in Box 1 as follows: “</w:t>
      </w:r>
      <w:r w:rsidR="00E00F14" w:rsidRPr="00E00F14">
        <w:rPr>
          <w:i/>
          <w:iCs/>
          <w:lang w:val="en"/>
        </w:rPr>
        <w:t xml:space="preserve">For a more systematic overview on scientific insights into naturalness in voices, we conducted a </w:t>
      </w:r>
      <w:r>
        <w:rPr>
          <w:i/>
          <w:iCs/>
          <w:lang w:val="en"/>
        </w:rPr>
        <w:t>focused</w:t>
      </w:r>
      <w:r w:rsidR="00E00F14" w:rsidRPr="00E00F14">
        <w:rPr>
          <w:i/>
          <w:iCs/>
          <w:lang w:val="en"/>
        </w:rPr>
        <w:t xml:space="preserve"> literature search on Web of Science</w:t>
      </w:r>
      <w:r w:rsidR="00E00F14" w:rsidRPr="00E00F14">
        <w:rPr>
          <w:lang w:val="en-US"/>
        </w:rPr>
        <w:t>” (page 1</w:t>
      </w:r>
      <w:r w:rsidR="00E03229">
        <w:rPr>
          <w:lang w:val="en-US"/>
        </w:rPr>
        <w:t>8</w:t>
      </w:r>
      <w:r w:rsidR="00E00F14" w:rsidRPr="00E00F14">
        <w:rPr>
          <w:lang w:val="en-US"/>
        </w:rPr>
        <w:t>)</w:t>
      </w:r>
    </w:p>
    <w:p w14:paraId="3176816C" w14:textId="4097CF9D" w:rsidR="00A55A29" w:rsidRDefault="00B177F5" w:rsidP="00A55A29">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w:t>
      </w:r>
      <w:proofErr w:type="gramStart"/>
      <w:r w:rsidR="0077610B">
        <w:rPr>
          <w:lang w:val="en-US"/>
        </w:rPr>
        <w:t>main focus</w:t>
      </w:r>
      <w:proofErr w:type="gramEnd"/>
      <w:r w:rsidR="0077610B">
        <w:rPr>
          <w:lang w:val="en-US"/>
        </w:rPr>
        <w:t xml:space="preserve">,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w:t>
      </w:r>
      <w:r w:rsidR="00E24129">
        <w:rPr>
          <w:lang w:val="en-US"/>
        </w:rPr>
        <w:t xml:space="preserve">Thus, the literature we cover goes well beyond the two search terms </w:t>
      </w:r>
      <w:r w:rsidR="00A55A29">
        <w:rPr>
          <w:lang w:val="en-US"/>
        </w:rPr>
        <w:t xml:space="preserve">(see </w:t>
      </w:r>
      <w:r w:rsidR="00E24129">
        <w:rPr>
          <w:lang w:val="en-US"/>
        </w:rPr>
        <w:t xml:space="preserve">also </w:t>
      </w:r>
      <w:r w:rsidR="00A55A29">
        <w:rPr>
          <w:lang w:val="en-US"/>
        </w:rPr>
        <w:t xml:space="preserve">our response to point 11). </w:t>
      </w:r>
    </w:p>
    <w:p w14:paraId="3A5E8154" w14:textId="2DC10122" w:rsidR="006D14EC" w:rsidRPr="00E03229" w:rsidRDefault="006D14EC" w:rsidP="00076D93">
      <w:pPr>
        <w:pStyle w:val="Listenabsatz"/>
        <w:numPr>
          <w:ilvl w:val="0"/>
          <w:numId w:val="1"/>
        </w:numPr>
        <w:rPr>
          <w:b/>
          <w:bCs/>
          <w:lang w:val="en-US"/>
        </w:rPr>
      </w:pPr>
      <w:r w:rsidRPr="00E03229">
        <w:rPr>
          <w:b/>
          <w:bCs/>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E03229">
        <w:rPr>
          <w:b/>
          <w:bCs/>
          <w:lang w:val="en-US"/>
        </w:rPr>
        <w:t>behavior</w:t>
      </w:r>
      <w:r w:rsidRPr="00E03229">
        <w:rPr>
          <w:b/>
          <w:bCs/>
          <w:lang w:val="en-US"/>
        </w:rPr>
        <w:t xml:space="preserve"> would be specifically related to naturalness rather than "typicality", or specifically related to voice naturalness rather than syntactic/structural deviations.</w:t>
      </w:r>
    </w:p>
    <w:p w14:paraId="569435AD" w14:textId="49A494BF" w:rsidR="006D14EC" w:rsidRDefault="00D7316A" w:rsidP="006D14EC">
      <w:pPr>
        <w:rPr>
          <w:color w:val="C00000"/>
          <w:lang w:val="en-US"/>
        </w:rPr>
      </w:pPr>
      <w:r>
        <w:rPr>
          <w:lang w:val="en-US"/>
        </w:rPr>
        <w:t xml:space="preserve">Response: </w:t>
      </w:r>
      <w:r w:rsidR="00556D19" w:rsidRPr="00556D19">
        <w:rPr>
          <w:lang w:val="en-US"/>
        </w:rPr>
        <w:t xml:space="preserve">This is a valid point. We used the questions raised from the reviewers under point 20, 23 and 28 and incorporated them into a new paragraph in the future directions section, which targets the time-course of naturalness perception and the role of context for the impression formation. For the specific changes, please refer to our response to these respective points. </w:t>
      </w:r>
    </w:p>
    <w:p w14:paraId="20DC1DAF" w14:textId="3F9170E3" w:rsidR="00B25CAB" w:rsidRPr="00E03229" w:rsidRDefault="00556D19" w:rsidP="00E03229">
      <w:pPr>
        <w:rPr>
          <w:color w:val="C00000"/>
          <w:lang w:val="en-US"/>
        </w:rPr>
      </w:pPr>
      <w:commentRangeStart w:id="3"/>
      <w:commentRangeStart w:id="4"/>
      <w:r>
        <w:rPr>
          <w:color w:val="C00000"/>
          <w:lang w:val="en-US"/>
        </w:rPr>
        <w:t xml:space="preserve">Further, following your suggestion, we omitted the birdsong example. </w:t>
      </w:r>
      <w:commentRangeEnd w:id="3"/>
      <w:r>
        <w:rPr>
          <w:rStyle w:val="Kommentarzeichen"/>
        </w:rPr>
        <w:commentReference w:id="3"/>
      </w:r>
      <w:commentRangeEnd w:id="4"/>
      <w:r w:rsidR="00551566">
        <w:rPr>
          <w:rStyle w:val="Kommentarzeichen"/>
        </w:rPr>
        <w:commentReference w:id="4"/>
      </w:r>
    </w:p>
    <w:p w14:paraId="34B2F352" w14:textId="77777777" w:rsidR="00B25CAB" w:rsidRPr="00B25CAB" w:rsidRDefault="00B25CAB" w:rsidP="00B25CAB">
      <w:pPr>
        <w:pStyle w:val="Listenabsatz"/>
        <w:rPr>
          <w:lang w:val="en-US"/>
        </w:rPr>
      </w:pPr>
    </w:p>
    <w:p w14:paraId="0B72CDDC" w14:textId="1738C0D5" w:rsidR="00D7316A" w:rsidRPr="001833B1" w:rsidRDefault="006D14EC" w:rsidP="00D7316A">
      <w:pPr>
        <w:pStyle w:val="Listenabsatz"/>
        <w:numPr>
          <w:ilvl w:val="0"/>
          <w:numId w:val="1"/>
        </w:numPr>
        <w:rPr>
          <w:b/>
          <w:bCs/>
          <w:lang w:val="en-US"/>
        </w:rPr>
      </w:pPr>
      <w:r w:rsidRPr="001833B1">
        <w:rPr>
          <w:b/>
          <w:bCs/>
          <w:lang w:val="en-US"/>
        </w:rPr>
        <w:t>Some smaller points:</w:t>
      </w:r>
      <w:r w:rsidR="00442EB5" w:rsidRPr="001833B1">
        <w:rPr>
          <w:b/>
          <w:bCs/>
          <w:lang w:val="en-US"/>
        </w:rPr>
        <w:t xml:space="preserve"> </w:t>
      </w:r>
      <w:r w:rsidRPr="001833B1">
        <w:rPr>
          <w:b/>
          <w:bCs/>
          <w:lang w:val="en-US"/>
        </w:rPr>
        <w:t>Figures 1A and 1B:</w:t>
      </w:r>
      <w:r w:rsidR="00076D93" w:rsidRPr="001833B1">
        <w:rPr>
          <w:b/>
          <w:bCs/>
          <w:lang w:val="en-US"/>
        </w:rPr>
        <w:t xml:space="preserve"> </w:t>
      </w:r>
      <w:r w:rsidRPr="001833B1">
        <w:rPr>
          <w:b/>
          <w:bCs/>
          <w:lang w:val="en-US"/>
        </w:rPr>
        <w:t xml:space="preserve">The large number of terms presented in these </w:t>
      </w:r>
      <w:proofErr w:type="gramStart"/>
      <w:r w:rsidRPr="001833B1">
        <w:rPr>
          <w:b/>
          <w:bCs/>
          <w:lang w:val="en-US"/>
        </w:rPr>
        <w:t>two word</w:t>
      </w:r>
      <w:proofErr w:type="gramEnd"/>
      <w:r w:rsidRPr="001833B1">
        <w:rPr>
          <w:b/>
          <w:bCs/>
          <w:lang w:val="en-US"/>
        </w:rPr>
        <w:t xml:space="preserve"> clouds might strengthen the argument that searching the literature for papers only on "naturalness" and "human-likeness" is not sufficient to capture all the relevant research (see my point above).</w:t>
      </w:r>
    </w:p>
    <w:p w14:paraId="24FD4646" w14:textId="725F3F86" w:rsidR="00076D93" w:rsidRDefault="00D7316A" w:rsidP="003A48CA">
      <w:pPr>
        <w:rPr>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w:t>
      </w:r>
      <w:r w:rsidR="00E61166">
        <w:rPr>
          <w:lang w:val="en-US"/>
        </w:rPr>
        <w:t>to</w:t>
      </w:r>
      <w:r w:rsidR="009071D5" w:rsidRPr="003A48CA">
        <w:rPr>
          <w:lang w:val="en-US"/>
        </w:rPr>
        <w:t xml:space="preserve">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t>
      </w:r>
      <w:r w:rsidR="00E61166">
        <w:rPr>
          <w:lang w:val="en-US"/>
        </w:rPr>
        <w:t>was</w:t>
      </w:r>
      <w:r w:rsidR="00E61166" w:rsidRPr="003A48CA">
        <w:rPr>
          <w:lang w:val="en-US"/>
        </w:rPr>
        <w:t xml:space="preserve"> </w:t>
      </w:r>
      <w:r w:rsidR="009071D5" w:rsidRPr="003A48CA">
        <w:rPr>
          <w:lang w:val="en-US"/>
        </w:rPr>
        <w:t xml:space="preserve">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Thus, although we may not have found all papers </w:t>
      </w:r>
      <w:r w:rsidR="00E61166">
        <w:rPr>
          <w:lang w:val="en-US"/>
        </w:rPr>
        <w:t>concerning</w:t>
      </w:r>
      <w:r w:rsidR="003A48CA" w:rsidRPr="003A48CA">
        <w:rPr>
          <w:lang w:val="en-US"/>
        </w:rPr>
        <w:t xml:space="preserve"> naturalness, research from all these keywords is somewhat represented</w:t>
      </w:r>
      <w:r w:rsidR="00FC3A4E">
        <w:rPr>
          <w:lang w:val="en-US"/>
        </w:rPr>
        <w:t xml:space="preserve"> in our literature overview</w:t>
      </w:r>
      <w:r w:rsidR="003A48CA" w:rsidRPr="003A48CA">
        <w:rPr>
          <w:lang w:val="en-US"/>
        </w:rPr>
        <w:t>. The only exception is “authenticity AND voice</w:t>
      </w:r>
      <w:r w:rsidR="00E61166">
        <w:rPr>
          <w:lang w:val="en-US"/>
        </w:rPr>
        <w:t>,”</w:t>
      </w:r>
      <w:r w:rsidR="00E61166" w:rsidRPr="003A48CA">
        <w:rPr>
          <w:lang w:val="en-US"/>
        </w:rPr>
        <w:t xml:space="preserve"> </w:t>
      </w:r>
      <w:r w:rsidR="003A48CA" w:rsidRPr="003A48CA">
        <w:rPr>
          <w:lang w:val="en-US"/>
        </w:rPr>
        <w:t xml:space="preserve">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5D666B0C" w14:textId="2D62A712" w:rsidR="00E605D5" w:rsidRDefault="00E605D5" w:rsidP="003A48CA">
      <w:pPr>
        <w:rPr>
          <w:color w:val="C00000"/>
          <w:lang w:val="en-US"/>
        </w:rPr>
      </w:pPr>
      <w:r>
        <w:rPr>
          <w:lang w:val="en-US"/>
        </w:rPr>
        <w:t xml:space="preserve">We included a comment on this matter in the </w:t>
      </w:r>
      <w:commentRangeStart w:id="5"/>
      <w:r>
        <w:rPr>
          <w:lang w:val="en-US"/>
        </w:rPr>
        <w:t xml:space="preserve">supplemental material on OSF </w:t>
      </w:r>
      <w:commentRangeEnd w:id="5"/>
      <w:r w:rsidR="001833B1">
        <w:rPr>
          <w:rStyle w:val="Kommentarzeichen"/>
        </w:rPr>
        <w:commentReference w:id="5"/>
      </w:r>
      <w:r>
        <w:rPr>
          <w:lang w:val="en-US"/>
        </w:rPr>
        <w:t xml:space="preserve">and referred to it in the manuscript as follows: </w:t>
      </w:r>
    </w:p>
    <w:p w14:paraId="4DD0C6DA" w14:textId="69762995" w:rsidR="001833B1" w:rsidRPr="001833B1" w:rsidRDefault="001833B1" w:rsidP="003A48CA">
      <w:pPr>
        <w:rPr>
          <w:i/>
          <w:iCs/>
          <w:lang w:val="en-US"/>
        </w:rPr>
      </w:pPr>
      <w:r w:rsidRPr="001833B1">
        <w:rPr>
          <w:i/>
          <w:iCs/>
          <w:lang w:val="en"/>
        </w:rPr>
        <w:t xml:space="preserve">“For a full documentation of all included papers and a reflection on potential biases in the literature search, please refer to </w:t>
      </w:r>
      <w:r w:rsidR="00551566" w:rsidRPr="00551566">
        <w:rPr>
          <w:lang w:val="en-US"/>
        </w:rPr>
        <w:t>O</w:t>
      </w:r>
      <w:r w:rsidR="00551566">
        <w:rPr>
          <w:lang w:val="en-US"/>
        </w:rPr>
        <w:t xml:space="preserve">SF” </w:t>
      </w:r>
      <w:r w:rsidRPr="001833B1">
        <w:rPr>
          <w:i/>
          <w:iCs/>
          <w:lang w:val="en-US"/>
        </w:rPr>
        <w:t>(p19)</w:t>
      </w:r>
    </w:p>
    <w:p w14:paraId="2CDD3A64" w14:textId="1CA411B0" w:rsidR="006D14EC" w:rsidRPr="001833B1" w:rsidRDefault="006D14EC" w:rsidP="006D14EC">
      <w:pPr>
        <w:pStyle w:val="Listenabsatz"/>
        <w:numPr>
          <w:ilvl w:val="0"/>
          <w:numId w:val="1"/>
        </w:numPr>
        <w:rPr>
          <w:b/>
          <w:bCs/>
          <w:lang w:val="en-US"/>
        </w:rPr>
      </w:pPr>
      <w:r w:rsidRPr="001833B1">
        <w:rPr>
          <w:b/>
          <w:bCs/>
          <w:lang w:val="en-US"/>
        </w:rPr>
        <w:t xml:space="preserve">What was the specific purpose of generating the ChatGPT </w:t>
      </w:r>
      <w:proofErr w:type="spellStart"/>
      <w:r w:rsidRPr="001833B1">
        <w:rPr>
          <w:b/>
          <w:bCs/>
          <w:lang w:val="en-US"/>
        </w:rPr>
        <w:t>wordcloud</w:t>
      </w:r>
      <w:proofErr w:type="spellEnd"/>
      <w:r w:rsidRPr="001833B1">
        <w:rPr>
          <w:b/>
          <w:bCs/>
          <w:lang w:val="en-US"/>
        </w:rPr>
        <w:t xml:space="preserve">, and was ChatGPT prompted specifically for synonyms of voice naturalness? Perhaps this approach would be more motivating </w:t>
      </w:r>
      <w:proofErr w:type="gramStart"/>
      <w:r w:rsidRPr="001833B1">
        <w:rPr>
          <w:b/>
          <w:bCs/>
          <w:lang w:val="en-US"/>
        </w:rPr>
        <w:t>as a way to</w:t>
      </w:r>
      <w:proofErr w:type="gramEnd"/>
      <w:r w:rsidRPr="001833B1">
        <w:rPr>
          <w:b/>
          <w:bCs/>
          <w:lang w:val="en-US"/>
        </w:rPr>
        <w:t xml:space="preserve"> generate e.g. the top 10 words as search terms for the literature search.</w:t>
      </w:r>
    </w:p>
    <w:p w14:paraId="397D791C" w14:textId="575DC884"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r w:rsidR="00E61166">
        <w:rPr>
          <w:lang w:val="en-US"/>
        </w:rPr>
        <w:t>word cloud was to complement the one created based on the literature</w:t>
      </w:r>
      <w:r w:rsidR="00713DE1" w:rsidRPr="00A01C78">
        <w:rPr>
          <w:lang w:val="en-US"/>
        </w:rPr>
        <w:t xml:space="preserve"> </w:t>
      </w:r>
      <w:proofErr w:type="gramStart"/>
      <w:r w:rsidR="00713DE1" w:rsidRPr="00A01C78">
        <w:rPr>
          <w:lang w:val="en-US"/>
        </w:rPr>
        <w:t>in order to</w:t>
      </w:r>
      <w:proofErr w:type="gramEnd"/>
      <w:r w:rsidR="00713DE1" w:rsidRPr="00A01C78">
        <w:rPr>
          <w:lang w:val="en-US"/>
        </w:rPr>
        <w:t xml:space="preserve"> compensate for potential “blind spots” in Figure 1A. Despite our best efforts to provide transparency and reproducibility, </w:t>
      </w:r>
      <w:r w:rsidR="00E61166">
        <w:rPr>
          <w:lang w:val="en-US"/>
        </w:rPr>
        <w:t>we manually extracted the terms from the literature</w:t>
      </w:r>
      <w:r w:rsidR="00713DE1" w:rsidRPr="00A01C78">
        <w:rPr>
          <w:lang w:val="en-US"/>
        </w:rPr>
        <w:t xml:space="preserve">, which makes them prone to biases. We conducted the ChatGPT analysis to complement this with a more objective approach. We were </w:t>
      </w:r>
      <w:proofErr w:type="gramStart"/>
      <w:r w:rsidR="00713DE1" w:rsidRPr="00A01C78">
        <w:rPr>
          <w:lang w:val="en-US"/>
        </w:rPr>
        <w:t>interested</w:t>
      </w:r>
      <w:proofErr w:type="gramEnd"/>
      <w:r w:rsidR="00713DE1" w:rsidRPr="00A01C78">
        <w:rPr>
          <w:lang w:val="en-US"/>
        </w:rPr>
        <w:t xml:space="preserve">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2FAAB73C" w:rsidR="00697666"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r w:rsidR="00E61166">
        <w:rPr>
          <w:lang w:val="en-US"/>
        </w:rPr>
        <w:t>prompts</w:t>
      </w:r>
      <w:r w:rsidR="00E61166" w:rsidRPr="00A01C78">
        <w:rPr>
          <w:lang w:val="en-US"/>
        </w:rPr>
        <w:t xml:space="preserve"> </w:t>
      </w:r>
      <w:r w:rsidRPr="00A01C78">
        <w:rPr>
          <w:lang w:val="en-US"/>
        </w:rPr>
        <w:t>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w:t>
      </w:r>
      <w:r w:rsidR="00E61166">
        <w:rPr>
          <w:lang w:val="en-US"/>
        </w:rPr>
        <w:t>of</w:t>
      </w:r>
      <w:r w:rsidR="00E61166" w:rsidRPr="00A01C78">
        <w:rPr>
          <w:lang w:val="en-US"/>
        </w:rPr>
        <w:t xml:space="preserve"> </w:t>
      </w:r>
      <w:r w:rsidR="00CE3F39" w:rsidRPr="00A01C78">
        <w:rPr>
          <w:lang w:val="en-US"/>
        </w:rPr>
        <w:t xml:space="preserve">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sufficient. </w:t>
      </w:r>
    </w:p>
    <w:p w14:paraId="09FC66F1" w14:textId="09ADA177" w:rsidR="00E605D5" w:rsidRDefault="00E605D5" w:rsidP="00E605D5">
      <w:pPr>
        <w:rPr>
          <w:color w:val="C00000"/>
          <w:lang w:val="en-US"/>
        </w:rPr>
      </w:pPr>
      <w:r>
        <w:rPr>
          <w:lang w:val="en-US"/>
        </w:rPr>
        <w:lastRenderedPageBreak/>
        <w:t xml:space="preserve">We included a comment on this matter in the </w:t>
      </w:r>
      <w:commentRangeStart w:id="6"/>
      <w:r>
        <w:rPr>
          <w:lang w:val="en-US"/>
        </w:rPr>
        <w:t xml:space="preserve">supplemental material on OSF </w:t>
      </w:r>
      <w:commentRangeEnd w:id="6"/>
      <w:r w:rsidR="001833B1">
        <w:rPr>
          <w:rStyle w:val="Kommentarzeichen"/>
        </w:rPr>
        <w:commentReference w:id="6"/>
      </w:r>
      <w:r>
        <w:rPr>
          <w:lang w:val="en-US"/>
        </w:rPr>
        <w:t xml:space="preserve">and referred to it in the manuscript as follows: </w:t>
      </w:r>
    </w:p>
    <w:p w14:paraId="067D24E0" w14:textId="6E57E5A4" w:rsidR="00E605D5" w:rsidRPr="00A01C78" w:rsidRDefault="001833B1" w:rsidP="00A01C78">
      <w:pPr>
        <w:rPr>
          <w:lang w:val="en-US"/>
        </w:rPr>
      </w:pPr>
      <w:r w:rsidRPr="001833B1">
        <w:rPr>
          <w:lang w:val="en-US"/>
        </w:rPr>
        <w:t>“</w:t>
      </w:r>
      <w:r w:rsidRPr="001833B1">
        <w:rPr>
          <w:i/>
          <w:lang w:val="en-US"/>
        </w:rPr>
        <w:t>The full prompt, the generated response, and a reflection on its strengths and limitations are accessible on</w:t>
      </w:r>
      <w:r w:rsidR="00551566" w:rsidRPr="00551566">
        <w:rPr>
          <w:lang w:val="en-US"/>
        </w:rPr>
        <w:t xml:space="preserve"> </w:t>
      </w:r>
      <w:r w:rsidR="00551566">
        <w:rPr>
          <w:lang w:val="en-US"/>
        </w:rPr>
        <w:t>OSF</w:t>
      </w:r>
      <w:r w:rsidRPr="001833B1">
        <w:rPr>
          <w:lang w:val="en-US"/>
        </w:rPr>
        <w:t>” (page 16)</w:t>
      </w:r>
    </w:p>
    <w:p w14:paraId="5D474655" w14:textId="77777777" w:rsidR="00076D93" w:rsidRPr="00076D93" w:rsidRDefault="00076D93" w:rsidP="00076D93">
      <w:pPr>
        <w:pStyle w:val="Listenabsatz"/>
        <w:rPr>
          <w:lang w:val="en-US"/>
        </w:rPr>
      </w:pPr>
    </w:p>
    <w:p w14:paraId="65D25552" w14:textId="621B63DB" w:rsidR="006D14EC" w:rsidRPr="001833B1" w:rsidRDefault="006D14EC" w:rsidP="006D14EC">
      <w:pPr>
        <w:pStyle w:val="Listenabsatz"/>
        <w:numPr>
          <w:ilvl w:val="0"/>
          <w:numId w:val="1"/>
        </w:numPr>
        <w:rPr>
          <w:b/>
          <w:bCs/>
          <w:lang w:val="en-US"/>
        </w:rPr>
      </w:pPr>
      <w:r w:rsidRPr="001833B1">
        <w:rPr>
          <w:b/>
          <w:bCs/>
          <w:lang w:val="en-US"/>
        </w:rPr>
        <w:t>Use of idioms and journalistic style: There are a few instances that I would recommend re-wording for clarity and precision. For example:</w:t>
      </w:r>
      <w:r w:rsidR="003637B0" w:rsidRPr="001833B1">
        <w:rPr>
          <w:b/>
          <w:bCs/>
          <w:lang w:val="en-US"/>
        </w:rPr>
        <w:t xml:space="preserve"> </w:t>
      </w:r>
      <w:r w:rsidRPr="001833B1">
        <w:rPr>
          <w:b/>
          <w:bCs/>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1833B1">
        <w:rPr>
          <w:b/>
          <w:bCs/>
          <w:lang w:val="en-US"/>
        </w:rPr>
        <w:t>.</w:t>
      </w:r>
    </w:p>
    <w:p w14:paraId="626469EB" w14:textId="15B964D4"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w:t>
      </w:r>
      <w:r w:rsidR="001833B1">
        <w:rPr>
          <w:lang w:val="en-US"/>
        </w:rPr>
        <w:t>4</w:t>
      </w:r>
      <w:r w:rsidR="003374C3" w:rsidRPr="003374C3">
        <w:rPr>
          <w:lang w:val="en-US"/>
        </w:rPr>
        <w:t>).</w:t>
      </w:r>
    </w:p>
    <w:p w14:paraId="7501DF1E" w14:textId="77777777" w:rsidR="003C34B0" w:rsidRPr="003637B0" w:rsidRDefault="003C34B0" w:rsidP="003C34B0">
      <w:pPr>
        <w:pStyle w:val="Listenabsatz"/>
        <w:rPr>
          <w:lang w:val="en-US"/>
        </w:rPr>
      </w:pPr>
    </w:p>
    <w:p w14:paraId="3494E43D" w14:textId="77777777" w:rsidR="003C34B0" w:rsidRPr="001833B1" w:rsidRDefault="006D14EC" w:rsidP="006D14EC">
      <w:pPr>
        <w:pStyle w:val="Listenabsatz"/>
        <w:numPr>
          <w:ilvl w:val="0"/>
          <w:numId w:val="1"/>
        </w:numPr>
        <w:rPr>
          <w:b/>
          <w:bCs/>
          <w:lang w:val="en-US"/>
        </w:rPr>
      </w:pPr>
      <w:r w:rsidRPr="001833B1">
        <w:rPr>
          <w:b/>
          <w:bCs/>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1833B1" w:rsidRDefault="006D14EC" w:rsidP="006D14EC">
      <w:pPr>
        <w:pStyle w:val="Listenabsatz"/>
        <w:numPr>
          <w:ilvl w:val="0"/>
          <w:numId w:val="1"/>
        </w:numPr>
        <w:rPr>
          <w:b/>
          <w:bCs/>
          <w:lang w:val="en-US"/>
        </w:rPr>
      </w:pPr>
      <w:r w:rsidRPr="001833B1">
        <w:rPr>
          <w:b/>
          <w:bCs/>
          <w:lang w:val="en-US"/>
        </w:rPr>
        <w:t xml:space="preserve">P6, line </w:t>
      </w:r>
      <w:proofErr w:type="gramStart"/>
      <w:r w:rsidRPr="001833B1">
        <w:rPr>
          <w:b/>
          <w:bCs/>
          <w:lang w:val="en-US"/>
        </w:rPr>
        <w:t>21: "</w:t>
      </w:r>
      <w:proofErr w:type="gramEnd"/>
      <w:r w:rsidRPr="001833B1">
        <w:rPr>
          <w:b/>
          <w:bCs/>
          <w:lang w:val="en-US"/>
        </w:rPr>
        <w:t>"Does this voice sound unusual" - missing question mark.</w:t>
      </w:r>
    </w:p>
    <w:p w14:paraId="49281011" w14:textId="77777777" w:rsidR="00D7316A" w:rsidRDefault="00D7316A" w:rsidP="00D7316A">
      <w:pPr>
        <w:rPr>
          <w:lang w:val="en-US"/>
        </w:rPr>
      </w:pPr>
    </w:p>
    <w:p w14:paraId="5EAA205A" w14:textId="1DEDCA46"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1833B1">
        <w:rPr>
          <w:lang w:val="en-US"/>
        </w:rPr>
        <w:t>8</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1833B1" w:rsidRDefault="006D14EC" w:rsidP="006D14EC">
      <w:pPr>
        <w:pStyle w:val="Listenabsatz"/>
        <w:numPr>
          <w:ilvl w:val="0"/>
          <w:numId w:val="1"/>
        </w:numPr>
        <w:rPr>
          <w:b/>
          <w:bCs/>
          <w:lang w:val="en-US"/>
        </w:rPr>
      </w:pPr>
      <w:r w:rsidRPr="001833B1">
        <w:rPr>
          <w:b/>
          <w:bCs/>
          <w:lang w:val="en-US"/>
        </w:rPr>
        <w:t>P8, line 24: "They found that impressions of uncanniness resulted from "deviation from familiar categories" rather "categorical ambiguity"." - should this be "rather than"?</w:t>
      </w:r>
    </w:p>
    <w:p w14:paraId="76E7182D" w14:textId="2B8B322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 xml:space="preserve">age </w:t>
      </w:r>
      <w:r w:rsidR="001833B1">
        <w:rPr>
          <w:lang w:val="en-US"/>
        </w:rPr>
        <w:t>9</w:t>
      </w:r>
      <w:r w:rsidR="00C941F5" w:rsidRPr="00C941F5">
        <w:rPr>
          <w:lang w:val="en-US"/>
        </w:rPr>
        <w:t>)</w:t>
      </w:r>
    </w:p>
    <w:p w14:paraId="7ABFDBCC" w14:textId="77777777" w:rsidR="003C34B0" w:rsidRPr="00735DEB" w:rsidRDefault="003C34B0" w:rsidP="003C34B0">
      <w:pPr>
        <w:pStyle w:val="Listenabsatz"/>
        <w:rPr>
          <w:lang w:val="en-US"/>
        </w:rPr>
      </w:pPr>
    </w:p>
    <w:p w14:paraId="42AEDD3F" w14:textId="77777777" w:rsidR="003C34B0" w:rsidRPr="00735DEB" w:rsidRDefault="006D14EC" w:rsidP="006D14EC">
      <w:pPr>
        <w:pStyle w:val="Listenabsatz"/>
        <w:numPr>
          <w:ilvl w:val="0"/>
          <w:numId w:val="1"/>
        </w:numPr>
        <w:rPr>
          <w:b/>
          <w:bCs/>
          <w:lang w:val="en-US"/>
        </w:rPr>
      </w:pPr>
      <w:r w:rsidRPr="00735DEB">
        <w:rPr>
          <w:b/>
          <w:bCs/>
          <w:lang w:val="en-US"/>
        </w:rPr>
        <w:t xml:space="preserve">P9, line 22: "very prevalent danger" - I would tone this down a bit, especially as some </w:t>
      </w:r>
      <w:proofErr w:type="spellStart"/>
      <w:r w:rsidRPr="00735DEB">
        <w:rPr>
          <w:b/>
          <w:bCs/>
          <w:lang w:val="en-US"/>
        </w:rPr>
        <w:t>deepfaking</w:t>
      </w:r>
      <w:proofErr w:type="spellEnd"/>
      <w:r w:rsidRPr="00735DEB">
        <w:rPr>
          <w:b/>
          <w:bCs/>
          <w:lang w:val="en-US"/>
        </w:rPr>
        <w:t xml:space="preserve"> may be intentional and agreed (e.g. an actor allowing their voice to be cloned to make a documentary).</w:t>
      </w:r>
    </w:p>
    <w:p w14:paraId="5D9766EF" w14:textId="2E51A160" w:rsidR="00D7316A" w:rsidRPr="00414227" w:rsidRDefault="00D7316A" w:rsidP="00D7316A">
      <w:pPr>
        <w:rPr>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w:t>
      </w:r>
      <w:r w:rsidR="00E61166">
        <w:rPr>
          <w:lang w:val="en-US"/>
        </w:rPr>
        <w:t>s a</w:t>
      </w:r>
      <w:r w:rsidR="00F06ECE" w:rsidRPr="00F06ECE">
        <w:rPr>
          <w:lang w:val="en-US"/>
        </w:rPr>
        <w:t xml:space="preserve"> danger (despite possible intentional and harmless applications), but we are happy to use a more balanced wording here and changed it into “</w:t>
      </w:r>
      <w:r w:rsidR="00F06ECE" w:rsidRPr="00414227">
        <w:rPr>
          <w:i/>
          <w:iCs/>
          <w:lang w:val="en-US"/>
        </w:rPr>
        <w:t>very prevalent challenge</w:t>
      </w:r>
      <w:r w:rsidR="00F06ECE" w:rsidRPr="00414227">
        <w:rPr>
          <w:lang w:val="en-US"/>
        </w:rPr>
        <w:t xml:space="preserve">”. (page </w:t>
      </w:r>
      <w:r w:rsidR="00735DEB" w:rsidRPr="00414227">
        <w:rPr>
          <w:lang w:val="en-US"/>
        </w:rPr>
        <w:t>10</w:t>
      </w:r>
      <w:r w:rsidR="00F06ECE" w:rsidRPr="00414227">
        <w:rPr>
          <w:lang w:val="en-US"/>
        </w:rPr>
        <w:t>)</w:t>
      </w:r>
    </w:p>
    <w:p w14:paraId="496A9DFE" w14:textId="77777777" w:rsidR="003C34B0" w:rsidRPr="00414227"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414227">
        <w:rPr>
          <w:b/>
          <w:bCs/>
          <w:lang w:val="en-US"/>
        </w:rPr>
        <w:t xml:space="preserve">"Likewise, voice gender cues can be rated for gender authenticity, which is closely related to judgement </w:t>
      </w:r>
      <w:r w:rsidRPr="00735DEB">
        <w:rPr>
          <w:b/>
          <w:bCs/>
          <w:lang w:val="en-US"/>
        </w:rPr>
        <w:t xml:space="preserve">of gender conformity [71,72]." - I would personally not get into discussions of "authenticity" when it comes to gender perception, because this is a complex and emotive issue that goes well beyond the aims of the current paper. I would only include this if you </w:t>
      </w:r>
      <w:proofErr w:type="gramStart"/>
      <w:r w:rsidRPr="00735DEB">
        <w:rPr>
          <w:b/>
          <w:bCs/>
          <w:lang w:val="en-US"/>
        </w:rPr>
        <w:t>feel</w:t>
      </w:r>
      <w:proofErr w:type="gramEnd"/>
      <w:r w:rsidRPr="00735DEB">
        <w:rPr>
          <w:b/>
          <w:bCs/>
          <w:lang w:val="en-US"/>
        </w:rPr>
        <w:t xml:space="preserve">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 xml:space="preserve">We do see your point, but as you say, the matter is complex. You are right that gender perception and gender identity goes beyond the aims of the current </w:t>
      </w:r>
      <w:proofErr w:type="gramStart"/>
      <w:r w:rsidR="007C37B1" w:rsidRPr="00F309C0">
        <w:rPr>
          <w:lang w:val="en-US"/>
        </w:rPr>
        <w:t>paper</w:t>
      </w:r>
      <w:r w:rsidR="00514183">
        <w:rPr>
          <w:lang w:val="en-US"/>
        </w:rPr>
        <w:t>, and</w:t>
      </w:r>
      <w:proofErr w:type="gramEnd"/>
      <w:r w:rsidR="00514183">
        <w:rPr>
          <w:lang w:val="en-US"/>
        </w:rPr>
        <w:t xml:space="preserve"> is an emotive topic</w:t>
      </w:r>
      <w:r w:rsidR="007C37B1" w:rsidRPr="00F309C0">
        <w:rPr>
          <w:lang w:val="en-US"/>
        </w:rPr>
        <w:t xml:space="preserve">. But there is substantial and important research on both naturalness and authenticity perception that </w:t>
      </w:r>
      <w:r w:rsidR="007C37B1" w:rsidRPr="00F309C0">
        <w:rPr>
          <w:lang w:val="en-US"/>
        </w:rPr>
        <w:lastRenderedPageBreak/>
        <w:t>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735DEB" w:rsidRDefault="006D14EC" w:rsidP="006D14EC">
      <w:pPr>
        <w:pStyle w:val="Listenabsatz"/>
        <w:numPr>
          <w:ilvl w:val="0"/>
          <w:numId w:val="1"/>
        </w:numPr>
        <w:rPr>
          <w:b/>
          <w:bCs/>
          <w:lang w:val="en-US"/>
        </w:rPr>
      </w:pPr>
      <w:r w:rsidRPr="00735DEB">
        <w:rPr>
          <w:b/>
          <w:bCs/>
          <w:lang w:val="en-US"/>
        </w:rPr>
        <w:t>Other word choices could be changed for better clarity: "processual" could be "processing" or "process-related" and "restitutes" could be "restores".</w:t>
      </w:r>
    </w:p>
    <w:p w14:paraId="335A8EAA" w14:textId="6F0FDF01"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735DEB" w:rsidRDefault="00357ED6" w:rsidP="00357ED6">
      <w:pPr>
        <w:rPr>
          <w:b/>
          <w:bCs/>
          <w:lang w:val="en-US"/>
        </w:rPr>
      </w:pPr>
      <w:r w:rsidRPr="00735DEB">
        <w:rPr>
          <w:b/>
          <w:bCs/>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735DEB" w:rsidRDefault="00357ED6" w:rsidP="00357ED6">
      <w:pPr>
        <w:pStyle w:val="Listenabsatz"/>
        <w:numPr>
          <w:ilvl w:val="0"/>
          <w:numId w:val="1"/>
        </w:numPr>
        <w:rPr>
          <w:b/>
          <w:bCs/>
          <w:lang w:val="en-US"/>
        </w:rPr>
      </w:pPr>
      <w:r w:rsidRPr="00735DEB">
        <w:rPr>
          <w:b/>
          <w:bCs/>
          <w:lang w:val="en-US"/>
        </w:rPr>
        <w:t>In terms of processing time-course and underlying brain mechanisms, how are representations of naturalness different from representations of other voice characteristics (e.g., age, gender, trustworthiness)?</w:t>
      </w:r>
    </w:p>
    <w:p w14:paraId="3FE7B8F4" w14:textId="13B19C7F" w:rsidR="004D571B" w:rsidRDefault="00D7316A" w:rsidP="00556D19">
      <w:pPr>
        <w:rPr>
          <w:color w:val="C00000"/>
          <w:lang w:val="en-US"/>
        </w:rPr>
      </w:pPr>
      <w:r>
        <w:rPr>
          <w:lang w:val="en-US"/>
        </w:rPr>
        <w:t xml:space="preserve">Response: </w:t>
      </w:r>
      <w:r w:rsidR="00556D19" w:rsidRPr="00556D19">
        <w:rPr>
          <w:lang w:val="en-US"/>
        </w:rPr>
        <w:t>You raise a valid question here</w:t>
      </w:r>
      <w:r w:rsidR="00E61166">
        <w:rPr>
          <w:lang w:val="en-US"/>
        </w:rPr>
        <w:t>,</w:t>
      </w:r>
      <w:r w:rsidR="00556D19" w:rsidRPr="00556D19">
        <w:rPr>
          <w:lang w:val="en-US"/>
        </w:rPr>
        <w:t xml:space="preserve"> and we decided to address this in the section on future directions: </w:t>
      </w:r>
    </w:p>
    <w:p w14:paraId="50C346D9" w14:textId="3A320561" w:rsidR="00556D19" w:rsidRPr="00556D19" w:rsidRDefault="00556D19" w:rsidP="00556D19">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1875371367"/>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391344466"/>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1513673615"/>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777371410"/>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735DEB" w:rsidRDefault="00357ED6" w:rsidP="00357ED6">
      <w:pPr>
        <w:pStyle w:val="Listenabsatz"/>
        <w:numPr>
          <w:ilvl w:val="0"/>
          <w:numId w:val="1"/>
        </w:numPr>
        <w:rPr>
          <w:b/>
          <w:bCs/>
          <w:lang w:val="en-US"/>
        </w:rPr>
      </w:pPr>
      <w:r w:rsidRPr="00735DEB">
        <w:rPr>
          <w:b/>
          <w:bCs/>
          <w:lang w:val="en-US"/>
        </w:rPr>
        <w:lastRenderedPageBreak/>
        <w:t>Minor point: the second sentence ('From a biological perspective, naturalness… evolutionary meaning.') is somewhat vague. I suggest the authors revise it for specificity and clarity.</w:t>
      </w:r>
    </w:p>
    <w:p w14:paraId="648089BE" w14:textId="09EA6D4E"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 xml:space="preserve">From a biological perspective, naturalness may relate to an adaptive norm, with extreme deviations supposedly being rather “unnatural” instances.  </w:t>
      </w:r>
      <w:r w:rsidR="00935402">
        <w:rPr>
          <w:i/>
          <w:iCs/>
          <w:lang w:val="en-US"/>
        </w:rPr>
        <w:t>Perceptions</w:t>
      </w:r>
      <w:r w:rsidR="00FD71A0" w:rsidRPr="00FD71A0">
        <w:rPr>
          <w:i/>
          <w:iCs/>
          <w:lang w:val="en-US"/>
        </w:rPr>
        <w:t xml:space="preserve">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735DEB" w:rsidRDefault="00D31C37" w:rsidP="00D7316A">
      <w:pPr>
        <w:rPr>
          <w:b/>
          <w:bCs/>
          <w:lang w:val="en-US"/>
        </w:rPr>
      </w:pPr>
      <w:r w:rsidRPr="00735DEB">
        <w:rPr>
          <w:b/>
          <w:bCs/>
          <w:lang w:val="en-US"/>
        </w:rPr>
        <w:t xml:space="preserve">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w:t>
      </w:r>
      <w:proofErr w:type="gramStart"/>
      <w:r w:rsidRPr="00735DEB">
        <w:rPr>
          <w:b/>
          <w:bCs/>
          <w:lang w:val="en-US"/>
        </w:rPr>
        <w:t>in order to</w:t>
      </w:r>
      <w:proofErr w:type="gramEnd"/>
      <w:r w:rsidRPr="00735DEB">
        <w:rPr>
          <w:b/>
          <w:bCs/>
          <w:lang w:val="en-US"/>
        </w:rPr>
        <w:t xml:space="preserve">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735DEB" w:rsidRDefault="00D31C37" w:rsidP="00D31C37">
      <w:pPr>
        <w:pStyle w:val="Listenabsatz"/>
        <w:numPr>
          <w:ilvl w:val="0"/>
          <w:numId w:val="1"/>
        </w:numPr>
        <w:rPr>
          <w:b/>
          <w:bCs/>
          <w:lang w:val="en-US"/>
        </w:rPr>
      </w:pPr>
      <w:r w:rsidRPr="00735DEB">
        <w:rPr>
          <w:b/>
          <w:bCs/>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735DEB">
        <w:rPr>
          <w:b/>
          <w:bCs/>
          <w:lang w:val="en-US"/>
        </w:rPr>
        <w:t>voices,</w:t>
      </w:r>
      <w:r w:rsidRPr="00735DEB">
        <w:rPr>
          <w:b/>
          <w:bCs/>
          <w:lang w:val="en-US"/>
        </w:rPr>
        <w:t xml:space="preserve"> so it is not clear why it is deemed as a more appropriate example of deviation- rather than human-likeness-based naturalness.</w:t>
      </w:r>
    </w:p>
    <w:p w14:paraId="5D671AEE" w14:textId="2BD7D1C1"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xml:space="preserve">. (page </w:t>
      </w:r>
      <w:r w:rsidR="00735DEB">
        <w:rPr>
          <w:lang w:val="en-US"/>
        </w:rPr>
        <w:t>8</w:t>
      </w:r>
      <w:r w:rsidR="00765047" w:rsidRPr="009B66E9">
        <w:rPr>
          <w:lang w:val="en-US"/>
        </w:rPr>
        <w:t>)</w:t>
      </w:r>
    </w:p>
    <w:p w14:paraId="457A48A9" w14:textId="457D1F04" w:rsidR="009B66E9" w:rsidRPr="009B66E9" w:rsidRDefault="009B66E9" w:rsidP="00D31C37">
      <w:pPr>
        <w:rPr>
          <w:lang w:val="en-US"/>
        </w:rPr>
      </w:pPr>
      <w:r w:rsidRPr="009B66E9">
        <w:rPr>
          <w:lang w:val="en-US"/>
        </w:rPr>
        <w:t xml:space="preserve">Indeed, we </w:t>
      </w:r>
      <w:r w:rsidR="00151EB7">
        <w:rPr>
          <w:lang w:val="en-US"/>
        </w:rPr>
        <w:t>re-evaluated</w:t>
      </w:r>
      <w:r w:rsidRPr="009B66E9">
        <w:rPr>
          <w:lang w:val="en-US"/>
        </w:rPr>
        <w:t xml:space="preserve"> the definition “</w:t>
      </w:r>
      <w:r w:rsidRPr="009B66E9">
        <w:rPr>
          <w:i/>
          <w:iCs/>
          <w:lang w:val="en-US"/>
        </w:rPr>
        <w:t>By naturalness, we understand the voice stimulus to be perceived as a plausible outcome of the human speech production system</w:t>
      </w:r>
      <w:r w:rsidRPr="009B66E9">
        <w:rPr>
          <w:lang w:val="en-US"/>
        </w:rPr>
        <w:t>” (Nussbaum 2023</w:t>
      </w:r>
      <w:r w:rsidR="00151EB7">
        <w:rPr>
          <w:lang w:val="en-US"/>
        </w:rPr>
        <w:t>)</w:t>
      </w:r>
      <w:r w:rsidR="00E61166">
        <w:rPr>
          <w:lang w:val="en-US"/>
        </w:rPr>
        <w:t>, and we agree with you that it is</w:t>
      </w:r>
      <w:r w:rsidRPr="009B66E9">
        <w:rPr>
          <w:lang w:val="en-US"/>
        </w:rPr>
        <w:t xml:space="preserve"> rather a combination of the two conceptualizations we introduce here. We therefore </w:t>
      </w:r>
      <w:proofErr w:type="gramStart"/>
      <w:r w:rsidR="00DD71AF" w:rsidRPr="009B66E9">
        <w:rPr>
          <w:lang w:val="en-US"/>
        </w:rPr>
        <w:t>recoded</w:t>
      </w:r>
      <w:proofErr w:type="gramEnd"/>
      <w:r w:rsidRPr="009B66E9">
        <w:rPr>
          <w:lang w:val="en-US"/>
        </w:rPr>
        <w:t xml:space="preserve"> i</w:t>
      </w:r>
      <w:r w:rsidR="00151EB7">
        <w:rPr>
          <w:lang w:val="en-US"/>
        </w:rPr>
        <w:t>t</w:t>
      </w:r>
      <w:r w:rsidRPr="009B66E9">
        <w:rPr>
          <w:lang w:val="en-US"/>
        </w:rPr>
        <w:t xml:space="preserve"> as </w:t>
      </w:r>
      <w:r w:rsidR="00151EB7" w:rsidRPr="009B66E9">
        <w:rPr>
          <w:lang w:val="en-US"/>
        </w:rPr>
        <w:t>such and</w:t>
      </w:r>
      <w:r w:rsidRPr="009B66E9">
        <w:rPr>
          <w:lang w:val="en-US"/>
        </w:rPr>
        <w:t xml:space="preserve"> adjusted the respective information in Box 1 and the associated OSF repository.</w:t>
      </w:r>
      <w:r>
        <w:rPr>
          <w:lang w:val="en-US"/>
        </w:rPr>
        <w:t xml:space="preserve"> </w:t>
      </w:r>
    </w:p>
    <w:p w14:paraId="4B0E9A13" w14:textId="4D5ECC63" w:rsidR="0028109E" w:rsidRPr="009B66E9" w:rsidRDefault="009B66E9" w:rsidP="009B66E9">
      <w:pPr>
        <w:rPr>
          <w:lang w:val="en-US"/>
        </w:rPr>
      </w:pPr>
      <w:r w:rsidRPr="009B66E9">
        <w:rPr>
          <w:lang w:val="en-US"/>
        </w:rPr>
        <w:lastRenderedPageBreak/>
        <w:t xml:space="preserve">Note that we followed the advice of the editor in point 3 and added </w:t>
      </w:r>
      <w:r w:rsidR="00151EB7">
        <w:rPr>
          <w:lang w:val="en-US"/>
        </w:rPr>
        <w:t>T</w:t>
      </w:r>
      <w:r w:rsidRPr="009B66E9">
        <w:rPr>
          <w:lang w:val="en-US"/>
        </w:rPr>
        <w:t xml:space="preserve">able </w:t>
      </w:r>
      <w:r w:rsidR="00151EB7">
        <w:rPr>
          <w:lang w:val="en-US"/>
        </w:rPr>
        <w:t xml:space="preserve">1 </w:t>
      </w:r>
      <w:r w:rsidRPr="009B66E9">
        <w:rPr>
          <w:lang w:val="en-US"/>
        </w:rPr>
        <w:t xml:space="preserve">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735DEB" w:rsidRDefault="00D31C37" w:rsidP="00D31C37">
      <w:pPr>
        <w:pStyle w:val="Listenabsatz"/>
        <w:numPr>
          <w:ilvl w:val="0"/>
          <w:numId w:val="1"/>
        </w:numPr>
        <w:rPr>
          <w:b/>
          <w:bCs/>
          <w:lang w:val="en-US"/>
        </w:rPr>
      </w:pPr>
      <w:r w:rsidRPr="00735DEB">
        <w:rPr>
          <w:b/>
          <w:bCs/>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 xml:space="preserve">Here, we partly agree. </w:t>
      </w:r>
      <w:proofErr w:type="gramStart"/>
      <w:r w:rsidR="00BE42CB" w:rsidRPr="006318B8">
        <w:rPr>
          <w:lang w:val="en-US"/>
        </w:rPr>
        <w:t>The consideration of</w:t>
      </w:r>
      <w:proofErr w:type="gramEnd"/>
      <w:r w:rsidR="00BE42CB" w:rsidRPr="006318B8">
        <w:rPr>
          <w:lang w:val="en-US"/>
        </w:rPr>
        <w:t xml:space="preserve">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4FF0B607" w:rsidR="00D27EDA" w:rsidRDefault="002C1A95" w:rsidP="00D31C37">
      <w:pPr>
        <w:rPr>
          <w:lang w:val="en-US"/>
        </w:rPr>
      </w:pPr>
      <w:r w:rsidRPr="006318B8">
        <w:rPr>
          <w:lang w:val="en-US"/>
        </w:rPr>
        <w:t>However, we conceptualize naturalness as a fully perceptual construct. Thus, the key point is not whether a voice is truly human or not (which is not an easy distinction anyway – is a recorded voice that went through some filtering</w:t>
      </w:r>
      <w:r w:rsidR="00DD71AF">
        <w:rPr>
          <w:lang w:val="en-US"/>
        </w:rPr>
        <w:t>, e.g. as in many normal telephone calls,</w:t>
      </w:r>
      <w:r w:rsidRPr="006318B8">
        <w:rPr>
          <w:lang w:val="en-US"/>
        </w:rPr>
        <w:t xml:space="preserve">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w:t>
      </w:r>
      <w:r w:rsidR="00556D19">
        <w:rPr>
          <w:lang w:val="en-US"/>
        </w:rPr>
        <w:t xml:space="preserve">the following: </w:t>
      </w:r>
    </w:p>
    <w:p w14:paraId="4535A36D" w14:textId="75E413BA" w:rsidR="00556D19" w:rsidRPr="00556D19" w:rsidRDefault="00556D19" w:rsidP="00D31C37">
      <w:pPr>
        <w:rPr>
          <w:i/>
          <w:iCs/>
          <w:lang w:val="en-US"/>
        </w:rPr>
      </w:pPr>
      <w:r w:rsidRPr="00556D19">
        <w:rPr>
          <w:i/>
          <w:iCs/>
          <w:lang w:val="en-US"/>
        </w:rPr>
        <w:t xml:space="preserve">“In a broad sense, </w:t>
      </w:r>
      <w:proofErr w:type="gramStart"/>
      <w:r w:rsidRPr="00556D19">
        <w:rPr>
          <w:i/>
          <w:iCs/>
          <w:lang w:val="en-US"/>
        </w:rPr>
        <w:t>naturalness</w:t>
      </w:r>
      <w:proofErr w:type="gramEnd"/>
      <w:r w:rsidRPr="00556D19">
        <w:rPr>
          <w:i/>
          <w:iCs/>
          <w:lang w:val="en-US"/>
        </w:rPr>
        <w:t xml:space="preserve">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 (page 13)</w:t>
      </w:r>
    </w:p>
    <w:p w14:paraId="77415704" w14:textId="4594A525" w:rsidR="00292957" w:rsidRPr="006318B8" w:rsidRDefault="006318B8" w:rsidP="006318B8">
      <w:pPr>
        <w:rPr>
          <w:lang w:val="en-US"/>
        </w:rPr>
      </w:pPr>
      <w:r>
        <w:rPr>
          <w:lang w:val="en-US"/>
        </w:rPr>
        <w:t xml:space="preserve">Finally, you are </w:t>
      </w:r>
      <w:proofErr w:type="gramStart"/>
      <w:r>
        <w:rPr>
          <w:lang w:val="en-US"/>
        </w:rPr>
        <w:t>absolutely right</w:t>
      </w:r>
      <w:proofErr w:type="gramEnd"/>
      <w:r>
        <w:rPr>
          <w:lang w:val="en-US"/>
        </w:rPr>
        <w:t xml:space="preserve">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735DEB" w:rsidRDefault="00D31C37" w:rsidP="00D31C37">
      <w:pPr>
        <w:pStyle w:val="Listenabsatz"/>
        <w:numPr>
          <w:ilvl w:val="0"/>
          <w:numId w:val="1"/>
        </w:numPr>
        <w:rPr>
          <w:b/>
          <w:bCs/>
          <w:lang w:val="en-US"/>
        </w:rPr>
      </w:pPr>
      <w:r w:rsidRPr="00735DEB">
        <w:rPr>
          <w:b/>
          <w:bCs/>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Lavan,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38A21533" w:rsidR="00853F0B" w:rsidRPr="001E3CB5" w:rsidRDefault="00D7316A" w:rsidP="00853F0B">
      <w:pPr>
        <w:rPr>
          <w:color w:val="C00000"/>
          <w:lang w:val="en-US"/>
        </w:rPr>
      </w:pPr>
      <w:r>
        <w:rPr>
          <w:lang w:val="en-US"/>
        </w:rPr>
        <w:lastRenderedPageBreak/>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t>
      </w:r>
      <w:r w:rsidR="00FD1851" w:rsidRPr="00735DEB">
        <w:rPr>
          <w:i/>
          <w:iCs/>
          <w:lang w:val="en-US"/>
        </w:rPr>
        <w:t>“When we hear voices, we form intuitive impressions about them within just a few hundred milliseconds [8–10].”</w:t>
      </w:r>
      <w:r w:rsidR="00735DEB">
        <w:rPr>
          <w:lang w:val="en-US"/>
        </w:rPr>
        <w:t xml:space="preserve"> (page 3)</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w:t>
      </w:r>
      <w:proofErr w:type="gramStart"/>
      <w:r w:rsidR="00FD1851" w:rsidRPr="00FD1851">
        <w:rPr>
          <w:lang w:val="en-US"/>
        </w:rPr>
        <w:t>naturalness</w:t>
      </w:r>
      <w:proofErr w:type="gramEnd"/>
      <w:r w:rsidR="00FD1851" w:rsidRPr="00FD1851">
        <w:rPr>
          <w:lang w:val="en-US"/>
        </w:rPr>
        <w:t xml:space="preserve"> impressions on the voices they heard. We added this reference now here: </w:t>
      </w:r>
      <w:r w:rsidR="00FD1851" w:rsidRPr="00735DEB">
        <w:rPr>
          <w:i/>
          <w:iCs/>
          <w:lang w:val="en-US"/>
        </w:rPr>
        <w:t xml:space="preserve">“Unnatural voices may sound nasal or robotic, or may differ from the norm in pitch contour, temporal structure, or spectral composition; in short, there are many ways in which a voice can lack naturalness </w:t>
      </w:r>
      <w:sdt>
        <w:sdtPr>
          <w:rPr>
            <w:i/>
            <w:iCs/>
            <w:lang w:val="en-US"/>
          </w:rPr>
          <w:alias w:val="To edit, see citavi.com/edit"/>
          <w:tag w:val="CitaviPlaceholder#27e1eb0f-ceaf-4755-abf7-89761bd1dda9"/>
          <w:id w:val="-332608428"/>
          <w:placeholder>
            <w:docPart w:val="3FA150FACD8744909346399482B680AF"/>
          </w:placeholder>
        </w:sdtPr>
        <w:sdtContent>
          <w:r w:rsidR="00FD1851" w:rsidRPr="00735DEB">
            <w:rPr>
              <w:i/>
              <w:iCs/>
              <w:lang w:val="en-US"/>
            </w:rPr>
            <w:fldChar w:fldCharType="begin"/>
          </w:r>
          <w:r w:rsidR="00BE2D6C" w:rsidRPr="00735DEB">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735DEB">
            <w:rPr>
              <w:i/>
              <w:iCs/>
              <w:lang w:val="en-US"/>
            </w:rPr>
            <w:fldChar w:fldCharType="separate"/>
          </w:r>
          <w:r w:rsidR="00FD1851" w:rsidRPr="00735DEB">
            <w:rPr>
              <w:i/>
              <w:iCs/>
              <w:lang w:val="en-US"/>
            </w:rPr>
            <w:t>[11]</w:t>
          </w:r>
          <w:r w:rsidR="00FD1851" w:rsidRPr="00735DEB">
            <w:rPr>
              <w:i/>
              <w:iCs/>
              <w:lang w:val="en-US"/>
            </w:rPr>
            <w:fldChar w:fldCharType="end"/>
          </w:r>
        </w:sdtContent>
      </w:sdt>
      <w:r w:rsidR="00FD1851" w:rsidRPr="00735DEB">
        <w:rPr>
          <w:i/>
          <w:iCs/>
          <w:lang w:val="en-US"/>
        </w:rPr>
        <w:t>.”</w:t>
      </w:r>
      <w:r w:rsidR="00735DEB" w:rsidRPr="00735DEB">
        <w:rPr>
          <w:i/>
          <w:iCs/>
          <w:lang w:val="en-US"/>
        </w:rPr>
        <w:t xml:space="preserve"> </w:t>
      </w:r>
      <w:r w:rsidR="00735DEB">
        <w:rPr>
          <w:lang w:val="en-US"/>
        </w:rPr>
        <w:t>(page 3)</w:t>
      </w:r>
    </w:p>
    <w:p w14:paraId="6892D137" w14:textId="77777777" w:rsidR="00D31C37" w:rsidRPr="00735DEB" w:rsidRDefault="00D31C37" w:rsidP="00D31C37">
      <w:pPr>
        <w:pStyle w:val="Listenabsatz"/>
        <w:numPr>
          <w:ilvl w:val="0"/>
          <w:numId w:val="1"/>
        </w:numPr>
        <w:rPr>
          <w:b/>
          <w:bCs/>
          <w:lang w:val="en-US"/>
        </w:rPr>
      </w:pPr>
      <w:r w:rsidRPr="00735DEB">
        <w:rPr>
          <w:b/>
          <w:bCs/>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25566ACF" w:rsidR="00DA6F09" w:rsidRPr="00735DEB" w:rsidRDefault="00CE2FB2" w:rsidP="00D662AA">
      <w:pPr>
        <w:rPr>
          <w:lang w:val="en-US"/>
        </w:rPr>
      </w:pPr>
      <w:r>
        <w:rPr>
          <w:lang w:val="en-US"/>
        </w:rPr>
        <w:t xml:space="preserve">Response: </w:t>
      </w:r>
      <w:r w:rsidR="003454BF" w:rsidRPr="009F63E0">
        <w:rPr>
          <w:lang w:val="en-US"/>
        </w:rPr>
        <w:t xml:space="preserve">Indeed, you are right that </w:t>
      </w:r>
      <w:r w:rsidR="00DD71AF">
        <w:rPr>
          <w:lang w:val="en-US"/>
        </w:rPr>
        <w:t xml:space="preserve">a subset </w:t>
      </w:r>
      <w:r w:rsidR="003454BF" w:rsidRPr="009F63E0">
        <w:rPr>
          <w:lang w:val="en-US"/>
        </w:rPr>
        <w:t xml:space="preserve">of our recommendations </w:t>
      </w:r>
      <w:r w:rsidR="00F31AF0">
        <w:rPr>
          <w:lang w:val="en-US"/>
        </w:rPr>
        <w:t>sounds</w:t>
      </w:r>
      <w:r w:rsidR="00F31AF0" w:rsidRPr="009F63E0">
        <w:rPr>
          <w:lang w:val="en-US"/>
        </w:rPr>
        <w:t xml:space="preserve"> </w:t>
      </w:r>
      <w:r w:rsidR="003454BF" w:rsidRPr="009F63E0">
        <w:rPr>
          <w:lang w:val="en-US"/>
        </w:rPr>
        <w:t xml:space="preserve">very general and may seem rather obvious. Still, they are not met by so many publications. There may be many reasons for that, one being that what seems obvious in one field may not be in another one. Thus, a rather simple and general “checklist” could still </w:t>
      </w:r>
      <w:proofErr w:type="gramStart"/>
      <w:r w:rsidR="003454BF" w:rsidRPr="009F63E0">
        <w:rPr>
          <w:lang w:val="en-US"/>
        </w:rPr>
        <w:t>prove as</w:t>
      </w:r>
      <w:proofErr w:type="gramEnd"/>
      <w:r w:rsidR="003454BF" w:rsidRPr="009F63E0">
        <w:rPr>
          <w:lang w:val="en-US"/>
        </w:rPr>
        <w:t xml:space="preserve"> very beneficial. Nevertheless, we reformulate</w:t>
      </w:r>
      <w:r w:rsidR="00D662AA" w:rsidRPr="009F63E0">
        <w:rPr>
          <w:lang w:val="en-US"/>
        </w:rPr>
        <w:t>d</w:t>
      </w:r>
      <w:r w:rsidR="003454BF" w:rsidRPr="009F63E0">
        <w:rPr>
          <w:lang w:val="en-US"/>
        </w:rPr>
        <w:t xml:space="preserve"> some of our recommendations listed in Box 2 to make them more specific</w:t>
      </w:r>
      <w:r w:rsidR="00F31AF0">
        <w:rPr>
          <w:lang w:val="en-US"/>
        </w:rPr>
        <w:t>, and we added some examples that targeted</w:t>
      </w:r>
      <w:r w:rsidR="00D662AA" w:rsidRPr="009F63E0">
        <w:rPr>
          <w:lang w:val="en-US"/>
        </w:rPr>
        <w:t xml:space="preserve">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735DEB" w:rsidRDefault="00D31C37" w:rsidP="00D31C37">
      <w:pPr>
        <w:pStyle w:val="Listenabsatz"/>
        <w:numPr>
          <w:ilvl w:val="0"/>
          <w:numId w:val="1"/>
        </w:numPr>
        <w:rPr>
          <w:b/>
          <w:bCs/>
          <w:lang w:val="en-US"/>
        </w:rPr>
      </w:pPr>
      <w:r w:rsidRPr="00735DEB">
        <w:rPr>
          <w:b/>
          <w:bCs/>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653A850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w:t>
      </w:r>
      <w:r w:rsidR="00F31AF0">
        <w:rPr>
          <w:lang w:val="en-US"/>
        </w:rPr>
        <w:t xml:space="preserve">the </w:t>
      </w:r>
      <w:r w:rsidR="00737127" w:rsidRPr="00BE2D6C">
        <w:rPr>
          <w:lang w:val="en-US"/>
        </w:rPr>
        <w:t xml:space="preserve">properties of a rating scale do not impact the results to a large degree. However, our concern about the inconsistencies in rating measures does not primarily target the number of levels or whether </w:t>
      </w:r>
      <w:r w:rsidR="00F31AF0">
        <w:rPr>
          <w:lang w:val="en-US"/>
        </w:rPr>
        <w:t xml:space="preserve">it's an analog scale or </w:t>
      </w:r>
      <w:r w:rsidR="00737127" w:rsidRPr="00BE2D6C">
        <w:rPr>
          <w:lang w:val="en-US"/>
        </w:rPr>
        <w:t xml:space="preserve">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0C51A64E"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xml:space="preserve">” (page </w:t>
      </w:r>
      <w:r w:rsidR="00735DEB">
        <w:rPr>
          <w:lang w:val="en-US"/>
        </w:rPr>
        <w:t>6</w:t>
      </w:r>
      <w:r w:rsidRPr="00BE2D6C">
        <w:rPr>
          <w:lang w:val="en-US"/>
        </w:rPr>
        <w:t>)</w:t>
      </w:r>
    </w:p>
    <w:p w14:paraId="632C4A2B" w14:textId="04EB7F77"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F31AF0">
        <w:rPr>
          <w:lang w:val="en-US"/>
        </w:rPr>
        <w:t xml:space="preserve">a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3B2E6FEE" w14:textId="10607B40" w:rsidR="00D31C37" w:rsidRPr="00D31C37" w:rsidRDefault="00AB691F" w:rsidP="00D31C37">
      <w:pPr>
        <w:rPr>
          <w:lang w:val="en-US"/>
        </w:rPr>
      </w:pPr>
      <w:r w:rsidRPr="00AB691F">
        <w:rPr>
          <w:lang w:val="en-US"/>
        </w:rPr>
        <w:lastRenderedPageBreak/>
        <w:t>“</w:t>
      </w:r>
      <w:r w:rsidR="00735DEB" w:rsidRPr="00735DEB">
        <w:rPr>
          <w:i/>
          <w:iCs/>
          <w:lang w:val="en-US"/>
        </w:rPr>
        <w:t>There is recent evidence from face perception that differences in rating scales may not have a big impact on outcome [66], although we cannot conclude that this generalizes to naturalness ratings, and the insufficient report of empirical details impedes a meaningful comparison of findings</w:t>
      </w:r>
      <w:r w:rsidRPr="00AB691F">
        <w:rPr>
          <w:i/>
          <w:iCs/>
          <w:lang w:val="en-US"/>
        </w:rPr>
        <w:t>.</w:t>
      </w:r>
      <w:r w:rsidRPr="00AB691F">
        <w:rPr>
          <w:lang w:val="en-US"/>
        </w:rPr>
        <w:t xml:space="preserve">” (page </w:t>
      </w:r>
      <w:r w:rsidR="00735DEB">
        <w:rPr>
          <w:lang w:val="en-US"/>
        </w:rPr>
        <w:t>6</w:t>
      </w:r>
      <w:r w:rsidRPr="00AB691F">
        <w:rPr>
          <w:lang w:val="en-US"/>
        </w:rPr>
        <w:t>)</w:t>
      </w:r>
    </w:p>
    <w:p w14:paraId="7F88E3CF" w14:textId="77777777" w:rsidR="00D31C37" w:rsidRPr="00735DEB" w:rsidRDefault="00D31C37" w:rsidP="00D31C37">
      <w:pPr>
        <w:pStyle w:val="Listenabsatz"/>
        <w:numPr>
          <w:ilvl w:val="0"/>
          <w:numId w:val="1"/>
        </w:numPr>
        <w:rPr>
          <w:b/>
          <w:bCs/>
          <w:lang w:val="en-US"/>
        </w:rPr>
      </w:pPr>
      <w:r w:rsidRPr="00735DEB">
        <w:rPr>
          <w:b/>
          <w:bCs/>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489B4B52"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r w:rsidR="00735DEB">
        <w:rPr>
          <w:lang w:val="en-US"/>
        </w:rPr>
        <w:t>/10</w:t>
      </w:r>
      <w:r w:rsidR="00B9358B" w:rsidRPr="00B9358B">
        <w:rPr>
          <w:lang w:val="en-US"/>
        </w:rPr>
        <w:t>)</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735DEB" w:rsidRDefault="00D31C37" w:rsidP="00D31C37">
      <w:pPr>
        <w:pStyle w:val="Listenabsatz"/>
        <w:numPr>
          <w:ilvl w:val="0"/>
          <w:numId w:val="1"/>
        </w:numPr>
        <w:rPr>
          <w:b/>
          <w:bCs/>
          <w:lang w:val="en-US"/>
        </w:rPr>
      </w:pPr>
      <w:r w:rsidRPr="00735DEB">
        <w:rPr>
          <w:b/>
          <w:bCs/>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455E0C6D" w14:textId="77777777" w:rsidR="0063569D"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w:t>
      </w:r>
      <w:r w:rsidR="0063569D">
        <w:rPr>
          <w:lang w:val="en-US"/>
        </w:rPr>
        <w:t xml:space="preserve">It may even imply that </w:t>
      </w:r>
      <w:r w:rsidR="0063569D" w:rsidRPr="00104556">
        <w:rPr>
          <w:lang w:val="en-US"/>
        </w:rPr>
        <w:t>naturalness is assessed faster than authenticity</w:t>
      </w:r>
      <w:r w:rsidR="0063569D">
        <w:rPr>
          <w:lang w:val="en-US"/>
        </w:rPr>
        <w:t xml:space="preserve">- </w:t>
      </w:r>
      <w:r w:rsidR="005839AB" w:rsidRPr="00104556">
        <w:rPr>
          <w:lang w:val="en-US"/>
        </w:rPr>
        <w:t>a hypothesis that must be put to the test in the future.</w:t>
      </w:r>
      <w:r w:rsidR="0063569D">
        <w:rPr>
          <w:lang w:val="en-US"/>
        </w:rPr>
        <w:t xml:space="preserve"> </w:t>
      </w:r>
      <w:commentRangeStart w:id="7"/>
      <w:commentRangeStart w:id="8"/>
      <w:r w:rsidR="0063569D">
        <w:rPr>
          <w:lang w:val="en-US"/>
        </w:rPr>
        <w:t>However, they can also be assessed to some degree in parallel</w:t>
      </w:r>
      <w:commentRangeEnd w:id="7"/>
      <w:r w:rsidR="0063569D">
        <w:rPr>
          <w:rStyle w:val="Kommentarzeichen"/>
        </w:rPr>
        <w:commentReference w:id="7"/>
      </w:r>
      <w:commentRangeEnd w:id="8"/>
      <w:r w:rsidR="00F31AF0">
        <w:rPr>
          <w:rStyle w:val="Kommentarzeichen"/>
        </w:rPr>
        <w:commentReference w:id="8"/>
      </w:r>
      <w:r w:rsidR="0063569D">
        <w:rPr>
          <w:lang w:val="en-US"/>
        </w:rPr>
        <w:t xml:space="preserve">, this is why we refrained from very strong predictions in the manuscript. Instead, we included the following paragraph in the future directions section: </w:t>
      </w:r>
    </w:p>
    <w:p w14:paraId="20BE04B2" w14:textId="1F3EF551" w:rsidR="0063569D" w:rsidRPr="00556D19" w:rsidRDefault="0063569D" w:rsidP="00104556">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639725330"/>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150954179"/>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2115428154"/>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1616789705"/>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18CD2A21" w14:textId="555A1AB2" w:rsidR="0063569D" w:rsidRDefault="0063569D" w:rsidP="00104556">
      <w:pPr>
        <w:rPr>
          <w:lang w:val="en-US"/>
        </w:rPr>
      </w:pPr>
    </w:p>
    <w:p w14:paraId="46FF6B23" w14:textId="49EA6D96" w:rsidR="0063569D" w:rsidRDefault="0063569D" w:rsidP="00104556">
      <w:pPr>
        <w:rPr>
          <w:lang w:val="en-US"/>
        </w:rPr>
      </w:pPr>
      <w:commentRangeStart w:id="9"/>
      <w:r>
        <w:rPr>
          <w:lang w:val="en-US"/>
        </w:rPr>
        <w:t xml:space="preserve">Concerning </w:t>
      </w:r>
      <w:commentRangeEnd w:id="9"/>
      <w:r w:rsidR="00556D19">
        <w:rPr>
          <w:rStyle w:val="Kommentarzeichen"/>
        </w:rPr>
        <w:commentReference w:id="9"/>
      </w:r>
      <w:r>
        <w:rPr>
          <w:lang w:val="en-US"/>
        </w:rPr>
        <w:t>your point that i</w:t>
      </w:r>
      <w:r w:rsidR="00D93722">
        <w:rPr>
          <w:lang w:val="en-US"/>
        </w:rPr>
        <w:t>t</w:t>
      </w:r>
      <w:r>
        <w:rPr>
          <w:lang w:val="en-US"/>
        </w:rPr>
        <w:t xml:space="preserve"> i</w:t>
      </w:r>
      <w:r w:rsidR="00D93722">
        <w:rPr>
          <w:lang w:val="en-US"/>
        </w:rPr>
        <w:t>s</w:t>
      </w:r>
      <w:r>
        <w:rPr>
          <w:lang w:val="en-US"/>
        </w:rPr>
        <w:t xml:space="preserve"> not possible to evaluate authenticity</w:t>
      </w:r>
      <w:r w:rsidR="00D93722">
        <w:rPr>
          <w:lang w:val="en-US"/>
        </w:rPr>
        <w:t xml:space="preserve"> or human-likeness</w:t>
      </w:r>
      <w:r>
        <w:rPr>
          <w:lang w:val="en-US"/>
        </w:rPr>
        <w:t xml:space="preserve"> of speech, we respectfully disagree</w:t>
      </w:r>
      <w:r w:rsidR="00F31AF0">
        <w:rPr>
          <w:lang w:val="en-US"/>
        </w:rPr>
        <w:t xml:space="preserve"> here</w:t>
      </w:r>
      <w:r>
        <w:rPr>
          <w:lang w:val="en-US"/>
        </w:rPr>
        <w:t xml:space="preserve">. </w:t>
      </w:r>
      <w:r w:rsidR="00D93722">
        <w:rPr>
          <w:lang w:val="en-US"/>
        </w:rPr>
        <w:t xml:space="preserve">There </w:t>
      </w:r>
      <w:r w:rsidR="00556D19">
        <w:rPr>
          <w:lang w:val="en-US"/>
        </w:rPr>
        <w:t xml:space="preserve">are </w:t>
      </w:r>
      <w:r w:rsidR="00D93722">
        <w:rPr>
          <w:lang w:val="en-US"/>
        </w:rPr>
        <w:t>anecdotes of smart devices using unusual wor</w:t>
      </w:r>
      <w:r w:rsidR="00556D19">
        <w:rPr>
          <w:lang w:val="en-US"/>
        </w:rPr>
        <w:t>d constructions</w:t>
      </w:r>
      <w:r w:rsidR="00D93722">
        <w:rPr>
          <w:lang w:val="en-US"/>
        </w:rPr>
        <w:t xml:space="preserve">, </w:t>
      </w:r>
      <w:r w:rsidR="00556D19">
        <w:rPr>
          <w:lang w:val="en-US"/>
        </w:rPr>
        <w:lastRenderedPageBreak/>
        <w:t xml:space="preserve">which makes the speech sound odd to the listener. One </w:t>
      </w:r>
      <w:r w:rsidR="00F31AF0">
        <w:rPr>
          <w:lang w:val="en-US"/>
        </w:rPr>
        <w:t>way to empirically test this would be to present participants with transcripts of synthesized and human speech and ask for their judgment of human likeness</w:t>
      </w:r>
      <w:r w:rsidR="00556D19">
        <w:rPr>
          <w:lang w:val="en-US"/>
        </w:rPr>
        <w:t>. However, since this goes beyond the scope of the current paper</w:t>
      </w:r>
      <w:r w:rsidR="00F31AF0">
        <w:rPr>
          <w:lang w:val="en-US"/>
        </w:rPr>
        <w:t>,</w:t>
      </w:r>
      <w:r w:rsidR="00556D19">
        <w:rPr>
          <w:lang w:val="en-US"/>
        </w:rPr>
        <w:t xml:space="preserve"> which concerns the auditory domain, we did not include this point in the manuscript. </w:t>
      </w:r>
    </w:p>
    <w:p w14:paraId="244E15D8" w14:textId="09A3A4EC" w:rsidR="00DD71AF" w:rsidRPr="00104556" w:rsidRDefault="00DD71AF" w:rsidP="00104556">
      <w:pPr>
        <w:rPr>
          <w:lang w:val="en-US"/>
        </w:rPr>
      </w:pPr>
    </w:p>
    <w:sectPr w:rsidR="00DD71AF"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1-13T20:52:00Z" w:initials="c">
    <w:p w14:paraId="6FF8AB04" w14:textId="77777777" w:rsidR="00926FB7" w:rsidRDefault="00926FB7" w:rsidP="00926FB7">
      <w:pPr>
        <w:pStyle w:val="Kommentartext"/>
      </w:pPr>
      <w:r>
        <w:rPr>
          <w:rStyle w:val="Kommentarzeichen"/>
        </w:rPr>
        <w:annotationRef/>
      </w:r>
      <w:r>
        <w:t xml:space="preserve">Wir sind aktuell knapp 100 Wörter drüber - also können wir noch irgendwo was kleines kürzen. </w:t>
      </w:r>
    </w:p>
  </w:comment>
  <w:comment w:id="1" w:author="christine.nussbaum" w:date="2024-11-13T20:54:00Z" w:initials="c">
    <w:p w14:paraId="055A2DE2" w14:textId="77777777" w:rsidR="00926FB7" w:rsidRDefault="00926FB7" w:rsidP="00926FB7">
      <w:pPr>
        <w:pStyle w:val="Kommentartext"/>
      </w:pPr>
      <w:r>
        <w:rPr>
          <w:rStyle w:val="Kommentarzeichen"/>
        </w:rPr>
        <w:annotationRef/>
      </w:r>
      <w:r>
        <w:t>Wir sind aktuell bei 116, passt also.</w:t>
      </w:r>
    </w:p>
  </w:comment>
  <w:comment w:id="2" w:author="christine.nussbaum" w:date="2024-11-13T18:51:00Z" w:initials="c">
    <w:p w14:paraId="73235997" w14:textId="00728EEB" w:rsidR="00E605D5" w:rsidRPr="00E61166" w:rsidRDefault="00E605D5" w:rsidP="00E605D5">
      <w:pPr>
        <w:pStyle w:val="Kommentartext"/>
        <w:rPr>
          <w:lang w:val="en-GB"/>
        </w:rPr>
      </w:pPr>
      <w:r>
        <w:rPr>
          <w:rStyle w:val="Kommentarzeichen"/>
        </w:rPr>
        <w:annotationRef/>
      </w:r>
      <w:r w:rsidRPr="00E61166">
        <w:rPr>
          <w:lang w:val="en-GB"/>
        </w:rPr>
        <w:t>Comment on that decision in the latter to the editor later</w:t>
      </w:r>
    </w:p>
  </w:comment>
  <w:comment w:id="3" w:author="christine.nussbaum" w:date="2024-11-13T20:47:00Z" w:initials="c">
    <w:p w14:paraId="23B7B8F2" w14:textId="77777777" w:rsidR="00556D19" w:rsidRDefault="00556D19" w:rsidP="00556D19">
      <w:pPr>
        <w:pStyle w:val="Kommentartext"/>
      </w:pPr>
      <w:r>
        <w:rPr>
          <w:rStyle w:val="Kommentarzeichen"/>
        </w:rPr>
        <w:annotationRef/>
      </w:r>
      <w:r>
        <w:t>Ja/nein/vielleicht?</w:t>
      </w:r>
    </w:p>
  </w:comment>
  <w:comment w:id="4" w:author="christine.nussbaum" w:date="2024-11-15T13:46:00Z" w:initials="c">
    <w:p w14:paraId="28BABF5E" w14:textId="77777777" w:rsidR="00551566" w:rsidRDefault="00551566" w:rsidP="00551566">
      <w:pPr>
        <w:pStyle w:val="Kommentartext"/>
      </w:pPr>
      <w:r>
        <w:rPr>
          <w:rStyle w:val="Kommentarzeichen"/>
        </w:rPr>
        <w:annotationRef/>
      </w:r>
      <w:r>
        <w:t xml:space="preserve">Sascha: Den Paragraph zu den animals: Ich finde den nicht schlecht, und Stefan hatte diesen ja auch extra mit aufgenommen. Ich bin hier indifferent, ob rausnehmen oder drin lassen </w:t>
      </w:r>
    </w:p>
  </w:comment>
  <w:comment w:id="5" w:author="christine.nussbaum" w:date="2024-11-13T21:03:00Z" w:initials="c">
    <w:p w14:paraId="2EFE820C" w14:textId="5BF6DF2F" w:rsidR="001833B1" w:rsidRDefault="001833B1" w:rsidP="001833B1">
      <w:pPr>
        <w:pStyle w:val="Kommentartext"/>
      </w:pPr>
      <w:r>
        <w:rPr>
          <w:rStyle w:val="Kommentarzeichen"/>
        </w:rPr>
        <w:annotationRef/>
      </w:r>
      <w:r>
        <w:t>ToDo Tine</w:t>
      </w:r>
    </w:p>
  </w:comment>
  <w:comment w:id="6" w:author="christine.nussbaum" w:date="2024-11-13T21:03:00Z" w:initials="c">
    <w:p w14:paraId="72C8240F" w14:textId="6C199B15" w:rsidR="001833B1" w:rsidRDefault="001833B1" w:rsidP="001833B1">
      <w:pPr>
        <w:pStyle w:val="Kommentartext"/>
      </w:pPr>
      <w:r>
        <w:rPr>
          <w:rStyle w:val="Kommentarzeichen"/>
        </w:rPr>
        <w:annotationRef/>
      </w:r>
      <w:r>
        <w:t>ToDo Tine</w:t>
      </w:r>
    </w:p>
  </w:comment>
  <w:comment w:id="7" w:author="christine.nussbaum" w:date="2024-11-13T20:30:00Z" w:initials="c">
    <w:p w14:paraId="15D8118F" w14:textId="2C25536F" w:rsidR="0063569D" w:rsidRDefault="0063569D" w:rsidP="0063569D">
      <w:pPr>
        <w:pStyle w:val="Kommentartext"/>
      </w:pPr>
      <w:r>
        <w:rPr>
          <w:rStyle w:val="Kommentarzeichen"/>
        </w:rPr>
        <w:annotationRef/>
      </w:r>
      <w:r>
        <w:t>Wollen wir das noch weiter ausführen?</w:t>
      </w:r>
    </w:p>
  </w:comment>
  <w:comment w:id="8" w:author="Sascha Frühholz" w:date="2024-11-14T13:20:00Z" w:initials="SF">
    <w:p w14:paraId="39D38520" w14:textId="6E396DFD" w:rsidR="00F31AF0" w:rsidRDefault="00F31AF0">
      <w:pPr>
        <w:pStyle w:val="Kommentartext"/>
      </w:pPr>
      <w:r>
        <w:rPr>
          <w:rStyle w:val="Kommentarzeichen"/>
        </w:rPr>
        <w:annotationRef/>
      </w:r>
      <w:r>
        <w:t xml:space="preserve">Ich denke, nicht weiter ausführen. Vielleicht auch nicht so stark betonen. </w:t>
      </w:r>
    </w:p>
  </w:comment>
  <w:comment w:id="9" w:author="christine.nussbaum" w:date="2024-11-13T20:40:00Z" w:initials="c">
    <w:p w14:paraId="65FAB77E" w14:textId="77777777" w:rsidR="00556D19" w:rsidRDefault="00556D19" w:rsidP="00556D19">
      <w:pPr>
        <w:pStyle w:val="Kommentartext"/>
      </w:pPr>
      <w:r>
        <w:rPr>
          <w:rStyle w:val="Kommentarzeichen"/>
        </w:rPr>
        <w:annotationRef/>
      </w:r>
      <w:r>
        <w:t xml:space="preserve">Jetzt endet unser </w:t>
      </w:r>
      <w:r>
        <w:t>response to review mit etwas, was wir nicht einsehen und auch nicht anpassen wollen. Vllt umstruktur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F8AB04" w15:done="0"/>
  <w15:commentEx w15:paraId="055A2DE2" w15:done="0"/>
  <w15:commentEx w15:paraId="73235997" w15:done="0"/>
  <w15:commentEx w15:paraId="23B7B8F2" w15:done="0"/>
  <w15:commentEx w15:paraId="28BABF5E" w15:paraIdParent="23B7B8F2" w15:done="0"/>
  <w15:commentEx w15:paraId="2EFE820C" w15:done="0"/>
  <w15:commentEx w15:paraId="72C8240F" w15:done="0"/>
  <w15:commentEx w15:paraId="15D8118F" w15:done="0"/>
  <w15:commentEx w15:paraId="39D38520" w15:paraIdParent="15D8118F" w15:done="0"/>
  <w15:commentEx w15:paraId="65FAB7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7A2E63" w16cex:dateUtc="2024-11-13T19:52:00Z"/>
  <w16cex:commentExtensible w16cex:durableId="44378068" w16cex:dateUtc="2024-11-13T19:54:00Z"/>
  <w16cex:commentExtensible w16cex:durableId="7FC44912" w16cex:dateUtc="2024-11-13T17:51:00Z"/>
  <w16cex:commentExtensible w16cex:durableId="0B94F081" w16cex:dateUtc="2024-11-13T19:47:00Z"/>
  <w16cex:commentExtensible w16cex:durableId="1517D6B2" w16cex:dateUtc="2024-11-15T12:46:00Z"/>
  <w16cex:commentExtensible w16cex:durableId="0468C505" w16cex:dateUtc="2024-11-13T20:03:00Z"/>
  <w16cex:commentExtensible w16cex:durableId="7D0BA4D5" w16cex:dateUtc="2024-11-13T20:03:00Z"/>
  <w16cex:commentExtensible w16cex:durableId="1803B863" w16cex:dateUtc="2024-11-13T19:30:00Z"/>
  <w16cex:commentExtensible w16cex:durableId="24A8FB0D" w16cex:dateUtc="2024-11-14T12:20:00Z"/>
  <w16cex:commentExtensible w16cex:durableId="20A45E84" w16cex:dateUtc="2024-11-13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F8AB04" w16cid:durableId="517A2E63"/>
  <w16cid:commentId w16cid:paraId="055A2DE2" w16cid:durableId="44378068"/>
  <w16cid:commentId w16cid:paraId="73235997" w16cid:durableId="7FC44912"/>
  <w16cid:commentId w16cid:paraId="23B7B8F2" w16cid:durableId="0B94F081"/>
  <w16cid:commentId w16cid:paraId="28BABF5E" w16cid:durableId="1517D6B2"/>
  <w16cid:commentId w16cid:paraId="2EFE820C" w16cid:durableId="0468C505"/>
  <w16cid:commentId w16cid:paraId="72C8240F" w16cid:durableId="7D0BA4D5"/>
  <w16cid:commentId w16cid:paraId="15D8118F" w16cid:durableId="1803B863"/>
  <w16cid:commentId w16cid:paraId="39D38520" w16cid:durableId="24A8FB0D"/>
  <w16cid:commentId w16cid:paraId="65FAB77E" w16cid:durableId="20A45E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5458353">
    <w:abstractNumId w:val="12"/>
  </w:num>
  <w:num w:numId="2" w16cid:durableId="202523190">
    <w:abstractNumId w:val="21"/>
  </w:num>
  <w:num w:numId="3" w16cid:durableId="1566798338">
    <w:abstractNumId w:val="5"/>
  </w:num>
  <w:num w:numId="4" w16cid:durableId="1071074223">
    <w:abstractNumId w:val="20"/>
  </w:num>
  <w:num w:numId="5" w16cid:durableId="760563608">
    <w:abstractNumId w:val="10"/>
  </w:num>
  <w:num w:numId="6" w16cid:durableId="425687307">
    <w:abstractNumId w:val="1"/>
  </w:num>
  <w:num w:numId="7" w16cid:durableId="1406686625">
    <w:abstractNumId w:val="16"/>
  </w:num>
  <w:num w:numId="8" w16cid:durableId="40328411">
    <w:abstractNumId w:val="18"/>
  </w:num>
  <w:num w:numId="9" w16cid:durableId="564609771">
    <w:abstractNumId w:val="3"/>
  </w:num>
  <w:num w:numId="10" w16cid:durableId="342249189">
    <w:abstractNumId w:val="2"/>
  </w:num>
  <w:num w:numId="11" w16cid:durableId="166602665">
    <w:abstractNumId w:val="0"/>
  </w:num>
  <w:num w:numId="12" w16cid:durableId="613680381">
    <w:abstractNumId w:val="13"/>
  </w:num>
  <w:num w:numId="13" w16cid:durableId="1537161909">
    <w:abstractNumId w:val="14"/>
  </w:num>
  <w:num w:numId="14" w16cid:durableId="528683124">
    <w:abstractNumId w:val="22"/>
  </w:num>
  <w:num w:numId="15" w16cid:durableId="288126177">
    <w:abstractNumId w:val="15"/>
  </w:num>
  <w:num w:numId="16" w16cid:durableId="1643457780">
    <w:abstractNumId w:val="4"/>
  </w:num>
  <w:num w:numId="17" w16cid:durableId="794179473">
    <w:abstractNumId w:val="8"/>
  </w:num>
  <w:num w:numId="18" w16cid:durableId="929317332">
    <w:abstractNumId w:val="17"/>
  </w:num>
  <w:num w:numId="19" w16cid:durableId="479928810">
    <w:abstractNumId w:val="11"/>
  </w:num>
  <w:num w:numId="20" w16cid:durableId="573318246">
    <w:abstractNumId w:val="9"/>
  </w:num>
  <w:num w:numId="21" w16cid:durableId="166480709">
    <w:abstractNumId w:val="23"/>
  </w:num>
  <w:num w:numId="22" w16cid:durableId="1750540212">
    <w:abstractNumId w:val="6"/>
  </w:num>
  <w:num w:numId="23" w16cid:durableId="221068112">
    <w:abstractNumId w:val="19"/>
  </w:num>
  <w:num w:numId="24" w16cid:durableId="41428239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ascha Frühholz">
    <w15:presenceInfo w15:providerId="AD" w15:userId="S::sascha.fruehholz@psychologie.uzh.ch::4a6c0754-b4b6-4a56-8e6f-46fe99ba9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51EB7"/>
    <w:rsid w:val="00157C0A"/>
    <w:rsid w:val="00165DD3"/>
    <w:rsid w:val="001748D6"/>
    <w:rsid w:val="001833B1"/>
    <w:rsid w:val="001E3CB5"/>
    <w:rsid w:val="001E4051"/>
    <w:rsid w:val="002053E7"/>
    <w:rsid w:val="00244C6B"/>
    <w:rsid w:val="002638B6"/>
    <w:rsid w:val="0028109E"/>
    <w:rsid w:val="00283AAA"/>
    <w:rsid w:val="00290C3A"/>
    <w:rsid w:val="00292957"/>
    <w:rsid w:val="002A0A3A"/>
    <w:rsid w:val="002B7242"/>
    <w:rsid w:val="002C176D"/>
    <w:rsid w:val="002C1A95"/>
    <w:rsid w:val="002D7F56"/>
    <w:rsid w:val="00306B67"/>
    <w:rsid w:val="00313C90"/>
    <w:rsid w:val="00323EF2"/>
    <w:rsid w:val="003374C3"/>
    <w:rsid w:val="003454BF"/>
    <w:rsid w:val="00357ED6"/>
    <w:rsid w:val="003637B0"/>
    <w:rsid w:val="00367A1F"/>
    <w:rsid w:val="00390BC9"/>
    <w:rsid w:val="003911D6"/>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7700"/>
    <w:rsid w:val="005D3BD3"/>
    <w:rsid w:val="005F24D7"/>
    <w:rsid w:val="006318B8"/>
    <w:rsid w:val="0063569D"/>
    <w:rsid w:val="006424DC"/>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C37B1"/>
    <w:rsid w:val="007C67E0"/>
    <w:rsid w:val="007E5B22"/>
    <w:rsid w:val="008013D7"/>
    <w:rsid w:val="00803583"/>
    <w:rsid w:val="00814DCA"/>
    <w:rsid w:val="00821C00"/>
    <w:rsid w:val="00824B77"/>
    <w:rsid w:val="008307F1"/>
    <w:rsid w:val="00840276"/>
    <w:rsid w:val="00853F0B"/>
    <w:rsid w:val="008B01BA"/>
    <w:rsid w:val="008D6864"/>
    <w:rsid w:val="008D748F"/>
    <w:rsid w:val="008F36E5"/>
    <w:rsid w:val="009071D5"/>
    <w:rsid w:val="00926FB7"/>
    <w:rsid w:val="00930F55"/>
    <w:rsid w:val="00932AFA"/>
    <w:rsid w:val="00935402"/>
    <w:rsid w:val="0094549B"/>
    <w:rsid w:val="00975D70"/>
    <w:rsid w:val="00976EEE"/>
    <w:rsid w:val="009B66E9"/>
    <w:rsid w:val="009E4142"/>
    <w:rsid w:val="009E4BAF"/>
    <w:rsid w:val="009F63E0"/>
    <w:rsid w:val="00A01C78"/>
    <w:rsid w:val="00A316C2"/>
    <w:rsid w:val="00A55A29"/>
    <w:rsid w:val="00A7316D"/>
    <w:rsid w:val="00AA5173"/>
    <w:rsid w:val="00AA740F"/>
    <w:rsid w:val="00AA774F"/>
    <w:rsid w:val="00AB691F"/>
    <w:rsid w:val="00AC69DB"/>
    <w:rsid w:val="00AD1495"/>
    <w:rsid w:val="00AE1732"/>
    <w:rsid w:val="00B02323"/>
    <w:rsid w:val="00B177F5"/>
    <w:rsid w:val="00B20CBD"/>
    <w:rsid w:val="00B25CAB"/>
    <w:rsid w:val="00B408F2"/>
    <w:rsid w:val="00B55254"/>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93722"/>
    <w:rsid w:val="00DA6F09"/>
    <w:rsid w:val="00DD71AF"/>
    <w:rsid w:val="00DF1EC6"/>
    <w:rsid w:val="00E0038E"/>
    <w:rsid w:val="00E00F14"/>
    <w:rsid w:val="00E03229"/>
    <w:rsid w:val="00E24129"/>
    <w:rsid w:val="00E4092B"/>
    <w:rsid w:val="00E605D5"/>
    <w:rsid w:val="00E61166"/>
    <w:rsid w:val="00E619A4"/>
    <w:rsid w:val="00E73839"/>
    <w:rsid w:val="00EC4C70"/>
    <w:rsid w:val="00EF6380"/>
    <w:rsid w:val="00F06ECE"/>
    <w:rsid w:val="00F12620"/>
    <w:rsid w:val="00F13EB3"/>
    <w:rsid w:val="00F309C0"/>
    <w:rsid w:val="00F31AF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glossaryDocument" Target="glossary/document.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157F043F7DE42249CD65D18F5058CBA"/>
        <w:category>
          <w:name w:val="Allgemein"/>
          <w:gallery w:val="placeholder"/>
        </w:category>
        <w:types>
          <w:type w:val="bbPlcHdr"/>
        </w:types>
        <w:behaviors>
          <w:behavior w:val="content"/>
        </w:behaviors>
        <w:guid w:val="{56551854-D4A0-4A7D-B00B-2A2A3E34C16C}"/>
      </w:docPartPr>
      <w:docPartBody>
        <w:p w:rsidR="00595C11" w:rsidRDefault="002C26D1" w:rsidP="002C26D1">
          <w:pPr>
            <w:pStyle w:val="9157F043F7DE42249CD65D18F5058CBA"/>
          </w:pPr>
          <w:r w:rsidRPr="00301E63">
            <w:rPr>
              <w:rStyle w:val="Platzhaltertext"/>
            </w:rPr>
            <w:t>Klicken oder tippen Sie hier, um Text einzugeben.</w:t>
          </w:r>
        </w:p>
      </w:docPartBody>
    </w:docPart>
    <w:docPart>
      <w:docPartPr>
        <w:name w:val="96EC5A318E4D412E823FAB5D6D202D9D"/>
        <w:category>
          <w:name w:val="Allgemein"/>
          <w:gallery w:val="placeholder"/>
        </w:category>
        <w:types>
          <w:type w:val="bbPlcHdr"/>
        </w:types>
        <w:behaviors>
          <w:behavior w:val="content"/>
        </w:behaviors>
        <w:guid w:val="{D6C1122D-A91B-428F-8F35-113CEABBDA3D}"/>
      </w:docPartPr>
      <w:docPartBody>
        <w:p w:rsidR="00595C11" w:rsidRDefault="002C26D1" w:rsidP="002C26D1">
          <w:pPr>
            <w:pStyle w:val="96EC5A318E4D412E823FAB5D6D202D9D"/>
          </w:pPr>
          <w:r w:rsidRPr="00301E63">
            <w:rPr>
              <w:rStyle w:val="Platzhaltertext"/>
            </w:rPr>
            <w:t>Klicken oder tippen Sie hier, um Text einzugeben.</w:t>
          </w:r>
        </w:p>
      </w:docPartBody>
    </w:docPart>
    <w:docPart>
      <w:docPartPr>
        <w:name w:val="E16D064B1FB3488AB4C320F149F1F371"/>
        <w:category>
          <w:name w:val="Allgemein"/>
          <w:gallery w:val="placeholder"/>
        </w:category>
        <w:types>
          <w:type w:val="bbPlcHdr"/>
        </w:types>
        <w:behaviors>
          <w:behavior w:val="content"/>
        </w:behaviors>
        <w:guid w:val="{EC9BDD05-956A-4391-9EB7-08D0C825CD0E}"/>
      </w:docPartPr>
      <w:docPartBody>
        <w:p w:rsidR="00595C11" w:rsidRDefault="002C26D1" w:rsidP="002C26D1">
          <w:pPr>
            <w:pStyle w:val="E16D064B1FB3488AB4C320F149F1F371"/>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157C0A"/>
    <w:rsid w:val="00183C97"/>
    <w:rsid w:val="002C26D1"/>
    <w:rsid w:val="00384C7A"/>
    <w:rsid w:val="003B423D"/>
    <w:rsid w:val="00536854"/>
    <w:rsid w:val="00595C11"/>
    <w:rsid w:val="006D425E"/>
    <w:rsid w:val="007E6D6B"/>
    <w:rsid w:val="008013D7"/>
    <w:rsid w:val="00892AF4"/>
    <w:rsid w:val="008B01BA"/>
    <w:rsid w:val="00C7091F"/>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26D1"/>
    <w:rPr>
      <w:color w:val="808080"/>
    </w:rPr>
  </w:style>
  <w:style w:type="paragraph" w:customStyle="1" w:styleId="3FA150FACD8744909346399482B680AF">
    <w:name w:val="3FA150FACD8744909346399482B680AF"/>
    <w:rsid w:val="00892AF4"/>
  </w:style>
  <w:style w:type="paragraph" w:customStyle="1" w:styleId="9157F043F7DE42249CD65D18F5058CBA">
    <w:name w:val="9157F043F7DE42249CD65D18F5058CBA"/>
    <w:rsid w:val="002C26D1"/>
  </w:style>
  <w:style w:type="paragraph" w:customStyle="1" w:styleId="96EC5A318E4D412E823FAB5D6D202D9D">
    <w:name w:val="96EC5A318E4D412E823FAB5D6D202D9D"/>
    <w:rsid w:val="002C26D1"/>
  </w:style>
  <w:style w:type="paragraph" w:customStyle="1" w:styleId="E16D064B1FB3488AB4C320F149F1F371">
    <w:name w:val="E16D064B1FB3488AB4C320F149F1F371"/>
    <w:rsid w:val="002C26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1111</Words>
  <Characters>177337</Characters>
  <Application>Microsoft Office Word</Application>
  <DocSecurity>0</DocSecurity>
  <Lines>1477</Lines>
  <Paragraphs>4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nussbaum</cp:lastModifiedBy>
  <cp:revision>4</cp:revision>
  <dcterms:created xsi:type="dcterms:W3CDTF">2024-11-14T12:06:00Z</dcterms:created>
  <dcterms:modified xsi:type="dcterms:W3CDTF">2024-11-1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